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DDCC7" w14:textId="77777777" w:rsidR="00003E0D" w:rsidRPr="00AF1286" w:rsidRDefault="0005695F" w:rsidP="0005695F">
      <w:pPr>
        <w:jc w:val="both"/>
        <w:rPr>
          <w:rFonts w:asciiTheme="majorHAnsi" w:hAnsiTheme="majorHAnsi"/>
          <w:b/>
        </w:rPr>
      </w:pPr>
      <w:r w:rsidRPr="00AF1286">
        <w:rPr>
          <w:rFonts w:asciiTheme="majorHAnsi" w:hAnsiTheme="majorHAnsi"/>
          <w:b/>
        </w:rPr>
        <w:t>IJE Special Edition Photo Essay</w:t>
      </w:r>
    </w:p>
    <w:p w14:paraId="2D8B931D" w14:textId="77777777" w:rsidR="0005695F" w:rsidRDefault="0005695F" w:rsidP="0005695F">
      <w:pPr>
        <w:jc w:val="both"/>
        <w:rPr>
          <w:rFonts w:asciiTheme="majorHAnsi" w:hAnsiTheme="majorHAnsi"/>
        </w:rPr>
      </w:pPr>
    </w:p>
    <w:p w14:paraId="5E978AB0" w14:textId="77777777" w:rsidR="0005695F" w:rsidRPr="0005695F" w:rsidRDefault="0005695F" w:rsidP="0005695F">
      <w:pPr>
        <w:jc w:val="both"/>
        <w:rPr>
          <w:rFonts w:asciiTheme="majorHAnsi" w:hAnsiTheme="majorHAnsi"/>
          <w:i/>
        </w:rPr>
      </w:pPr>
      <w:r w:rsidRPr="0005695F">
        <w:rPr>
          <w:rFonts w:asciiTheme="majorHAnsi" w:hAnsiTheme="majorHAnsi"/>
          <w:i/>
        </w:rPr>
        <w:t>Andrew Bastawrous</w:t>
      </w:r>
    </w:p>
    <w:p w14:paraId="76B062E4" w14:textId="77777777" w:rsidR="0005695F" w:rsidRDefault="0005695F" w:rsidP="0005695F">
      <w:pPr>
        <w:jc w:val="both"/>
        <w:rPr>
          <w:rFonts w:asciiTheme="majorHAnsi" w:hAnsiTheme="majorHAnsi"/>
        </w:rPr>
      </w:pPr>
    </w:p>
    <w:p w14:paraId="67CEC6AD" w14:textId="77777777" w:rsidR="0005695F" w:rsidRDefault="0005695F" w:rsidP="0005695F">
      <w:pPr>
        <w:jc w:val="both"/>
        <w:rPr>
          <w:rFonts w:asciiTheme="majorHAnsi" w:hAnsiTheme="majorHAnsi"/>
        </w:rPr>
      </w:pPr>
      <w:r>
        <w:rPr>
          <w:rFonts w:asciiTheme="majorHAnsi" w:hAnsiTheme="majorHAnsi"/>
        </w:rPr>
        <w:t>Peek – the Portable Eye Examination Kit, was developed and validated alongside a cohort study of eye disease in Nakuru, Kenya.</w:t>
      </w:r>
      <w:r>
        <w:rPr>
          <w:rFonts w:asciiTheme="majorHAnsi" w:hAnsiTheme="majorHAnsi"/>
        </w:rPr>
        <w:fldChar w:fldCharType="begin"/>
      </w:r>
      <w:r>
        <w:rPr>
          <w:rFonts w:asciiTheme="majorHAnsi" w:hAnsiTheme="majorHAnsi"/>
        </w:rPr>
        <w:instrText xml:space="preserve"> ADDIN EN.CITE &lt;EndNote&gt;&lt;Cite&gt;&lt;Author&gt;Bastawrous&lt;/Author&gt;&lt;Year&gt;2014&lt;/Year&gt;&lt;RecNum&gt;1089&lt;/RecNum&gt;&lt;DisplayText&gt;&lt;style face="superscript"&gt;1&lt;/style&gt;&lt;/DisplayText&gt;&lt;record&gt;&lt;rec-number&gt;1089&lt;/rec-number&gt;&lt;foreign-keys&gt;&lt;key app="EN" db-id="9srtw0tzm2vzdzeez5cvvprkdf22wtp000rp" timestamp="1403788828"&gt;1089&lt;/key&gt;&lt;/foreign-keys&gt;&lt;ref-type name="Journal Article"&gt;17&lt;/ref-type&gt;&lt;contributors&gt;&lt;authors&gt;&lt;author&gt;Bastawrous, A.&lt;/author&gt;&lt;author&gt;Mathenge, W.&lt;/author&gt;&lt;author&gt;Peto, T.&lt;/author&gt;&lt;author&gt;Weiss, H. A.&lt;/author&gt;&lt;author&gt;Rono, H.&lt;/author&gt;&lt;author&gt;Foster, A.&lt;/author&gt;&lt;author&gt;Burton, M.&lt;/author&gt;&lt;author&gt;Kuper, H.&lt;/author&gt;&lt;/authors&gt;&lt;/contributors&gt;&lt;auth-address&gt;International Centre for Eye Health, Department of Clinical Research, Faculty of Infectious and Tropical Diseases, London School of Hygiene and Tropical Medicine (LSHTM), Keppel Street, London WC1E 7HT, UK. Andrew.bastawrous@lshtm.ac.uk.&lt;/auth-address&gt;&lt;titles&gt;&lt;title&gt;The Nakuru eye disease cohort study: methodology &amp;amp; rationale&lt;/title&gt;&lt;secondary-title&gt;BMC Ophthalmol&lt;/secondary-title&gt;&lt;alt-title&gt;BMC ophthalmology&lt;/alt-title&gt;&lt;/titles&gt;&lt;periodical&gt;&lt;full-title&gt;BMC ophthalmology&lt;/full-title&gt;&lt;abbr-1&gt;BMC Ophthalmol&lt;/abbr-1&gt;&lt;/periodical&gt;&lt;alt-periodical&gt;&lt;full-title&gt;BMC ophthalmology&lt;/full-title&gt;&lt;abbr-1&gt;BMC Ophthalmol&lt;/abbr-1&gt;&lt;/alt-periodical&gt;&lt;pages&gt;60&lt;/pages&gt;&lt;volume&gt;14&lt;/volume&gt;&lt;number&gt;1&lt;/number&gt;&lt;dates&gt;&lt;year&gt;2014&lt;/year&gt;&lt;/dates&gt;&lt;isbn&gt;1471-2415 (Electronic)&amp;#xD;1471-2415 (Linking)&lt;/isbn&gt;&lt;accession-num&gt;24886366&lt;/accession-num&gt;&lt;urls&gt;&lt;related-urls&gt;&lt;url&gt;http://www.ncbi.nlm.nih.gov/pubmed/24886366&lt;/url&gt;&lt;/related-urls&gt;&lt;/urls&gt;&lt;custom2&gt;4024270&lt;/custom2&gt;&lt;electronic-resource-num&gt;10.1186/1471-2415-14-60&lt;/electronic-resource-num&gt;&lt;/record&gt;&lt;/Cite&gt;&lt;/EndNote&gt;</w:instrText>
      </w:r>
      <w:r>
        <w:rPr>
          <w:rFonts w:asciiTheme="majorHAnsi" w:hAnsiTheme="majorHAnsi"/>
        </w:rPr>
        <w:fldChar w:fldCharType="separate"/>
      </w:r>
      <w:r w:rsidRPr="0005695F">
        <w:rPr>
          <w:rFonts w:asciiTheme="majorHAnsi" w:hAnsiTheme="majorHAnsi"/>
          <w:noProof/>
          <w:vertAlign w:val="superscript"/>
        </w:rPr>
        <w:t>1</w:t>
      </w:r>
      <w:r>
        <w:rPr>
          <w:rFonts w:asciiTheme="majorHAnsi" w:hAnsiTheme="majorHAnsi"/>
        </w:rPr>
        <w:fldChar w:fldCharType="end"/>
      </w:r>
      <w:r>
        <w:rPr>
          <w:rFonts w:asciiTheme="majorHAnsi" w:hAnsiTheme="majorHAnsi"/>
        </w:rPr>
        <w:t xml:space="preserve"> In the cohort, the majority of participants with visual impairment were elderly, difficult to reach and had little</w:t>
      </w:r>
      <w:r w:rsidR="0034440D">
        <w:rPr>
          <w:rFonts w:asciiTheme="majorHAnsi" w:hAnsiTheme="majorHAnsi"/>
        </w:rPr>
        <w:t xml:space="preserve"> or no access to eye care. E</w:t>
      </w:r>
      <w:r>
        <w:rPr>
          <w:rFonts w:asciiTheme="majorHAnsi" w:hAnsiTheme="majorHAnsi"/>
        </w:rPr>
        <w:t>xpertise and ophthalmic equipment required to perform a comprehensive eye examination in areas with poor or no road access, no electricity and considerable distances from the main towns and cities leads to an inverse relationship between eye ca</w:t>
      </w:r>
      <w:r w:rsidR="0034440D">
        <w:rPr>
          <w:rFonts w:asciiTheme="majorHAnsi" w:hAnsiTheme="majorHAnsi"/>
        </w:rPr>
        <w:t>re provision and eye care needs</w:t>
      </w:r>
      <w:r>
        <w:rPr>
          <w:rFonts w:asciiTheme="majorHAnsi" w:hAnsiTheme="majorHAnsi"/>
        </w:rPr>
        <w:t>.</w:t>
      </w:r>
      <w:r>
        <w:rPr>
          <w:rFonts w:asciiTheme="majorHAnsi" w:hAnsiTheme="majorHAnsi"/>
        </w:rPr>
        <w:fldChar w:fldCharType="begin"/>
      </w:r>
      <w:r>
        <w:rPr>
          <w:rFonts w:asciiTheme="majorHAnsi" w:hAnsiTheme="majorHAnsi"/>
        </w:rPr>
        <w:instrText xml:space="preserve"> ADDIN EN.CITE &lt;EndNote&gt;&lt;Cite&gt;&lt;Author&gt;Bastawrous&lt;/Author&gt;&lt;Year&gt;2012&lt;/Year&gt;&lt;RecNum&gt;999&lt;/RecNum&gt;&lt;DisplayText&gt;&lt;style face="superscript"&gt;2&lt;/style&gt;&lt;/DisplayText&gt;&lt;record&gt;&lt;rec-number&gt;999&lt;/rec-number&gt;&lt;foreign-keys&gt;&lt;key app="EN" db-id="9srtw0tzm2vzdzeez5cvvprkdf22wtp000rp" timestamp="1341835290"&gt;999&lt;/key&gt;&lt;/foreign-keys&gt;&lt;ref-type name="Journal Article"&gt;17&lt;/ref-type&gt;&lt;contributors&gt;&lt;authors&gt;&lt;author&gt;Bastawrous, A.&lt;/author&gt;&lt;author&gt;Hennig, B. D.&lt;/author&gt;&lt;/authors&gt;&lt;/contributors&gt;&lt;auth-address&gt;Clinical Research Department, London School of Hygiene &amp;amp; Tropical Medicine, London, UK.&lt;/auth-address&gt;&lt;titles&gt;&lt;title&gt;The global inverse care law: a distorted map of blindness&lt;/title&gt;&lt;secondary-title&gt;The British journal of ophthalmology&lt;/secondary-title&gt;&lt;alt-title&gt;Br J Ophthalmol&lt;/alt-title&gt;&lt;/titles&gt;&lt;alt-periodical&gt;&lt;full-title&gt;Br J Ophthalmol&lt;/full-title&gt;&lt;/alt-periodical&gt;&lt;edition&gt;2012/06/29&lt;/edition&gt;&lt;dates&gt;&lt;year&gt;2012&lt;/year&gt;&lt;pub-dates&gt;&lt;date&gt;Jun 27&lt;/date&gt;&lt;/pub-dates&gt;&lt;/dates&gt;&lt;isbn&gt;1468-2079 (Electronic)&amp;#xD;0007-1161 (Linking)&lt;/isbn&gt;&lt;accession-num&gt;22740107&lt;/accession-num&gt;&lt;urls&gt;&lt;related-urls&gt;&lt;url&gt;http://www.ncbi.nlm.nih.gov/pubmed/22740107&lt;/url&gt;&lt;/related-urls&gt;&lt;/urls&gt;&lt;electronic-resource-num&gt;10.1136/bjophthalmol-2012-302088&lt;/electronic-resource-num&gt;&lt;language&gt;Eng&lt;/language&gt;&lt;/record&gt;&lt;/Cite&gt;&lt;/EndNote&gt;</w:instrText>
      </w:r>
      <w:r>
        <w:rPr>
          <w:rFonts w:asciiTheme="majorHAnsi" w:hAnsiTheme="majorHAnsi"/>
        </w:rPr>
        <w:fldChar w:fldCharType="separate"/>
      </w:r>
      <w:r w:rsidRPr="0005695F">
        <w:rPr>
          <w:rFonts w:asciiTheme="majorHAnsi" w:hAnsiTheme="majorHAnsi"/>
          <w:noProof/>
          <w:vertAlign w:val="superscript"/>
        </w:rPr>
        <w:t>2</w:t>
      </w:r>
      <w:r>
        <w:rPr>
          <w:rFonts w:asciiTheme="majorHAnsi" w:hAnsiTheme="majorHAnsi"/>
        </w:rPr>
        <w:fldChar w:fldCharType="end"/>
      </w:r>
    </w:p>
    <w:p w14:paraId="02A8D2D0" w14:textId="77777777" w:rsidR="0005695F" w:rsidRDefault="0005695F" w:rsidP="0005695F">
      <w:pPr>
        <w:jc w:val="both"/>
        <w:rPr>
          <w:rFonts w:asciiTheme="majorHAnsi" w:hAnsiTheme="majorHAnsi"/>
        </w:rPr>
      </w:pPr>
    </w:p>
    <w:p w14:paraId="21AC219F" w14:textId="77777777" w:rsidR="0005695F" w:rsidRDefault="0005695F" w:rsidP="0005695F">
      <w:pPr>
        <w:jc w:val="both"/>
        <w:rPr>
          <w:rFonts w:asciiTheme="majorHAnsi" w:hAnsiTheme="majorHAnsi"/>
        </w:rPr>
      </w:pPr>
      <w:r>
        <w:rPr>
          <w:rFonts w:asciiTheme="majorHAnsi" w:hAnsiTheme="majorHAnsi"/>
        </w:rPr>
        <w:t>In the past decade, mobile phone penetration has grown to reach near ubiquity in many of the most remote parts of the world. The growth has been greatest in LMIC with some countries having, on average, more than one connected device per person of population.</w:t>
      </w:r>
      <w:r w:rsidR="0034440D">
        <w:rPr>
          <w:rFonts w:asciiTheme="majorHAnsi" w:hAnsiTheme="majorHAnsi"/>
        </w:rPr>
        <w:fldChar w:fldCharType="begin"/>
      </w:r>
      <w:r w:rsidR="0034440D">
        <w:rPr>
          <w:rFonts w:asciiTheme="majorHAnsi" w:hAnsiTheme="majorHAnsi"/>
        </w:rPr>
        <w:instrText xml:space="preserve"> ADDIN EN.CITE &lt;EndNote&gt;&lt;Cite&gt;&lt;Author&gt;Bastawrous&lt;/Author&gt;&lt;Year&gt;2013&lt;/Year&gt;&lt;RecNum&gt;1187&lt;/RecNum&gt;&lt;DisplayText&gt;&lt;style face="superscript"&gt;3&lt;/style&gt;&lt;/DisplayText&gt;&lt;record&gt;&lt;rec-number&gt;1187&lt;/rec-number&gt;&lt;foreign-keys&gt;&lt;key app="EN" db-id="9srtw0tzm2vzdzeez5cvvprkdf22wtp000rp" timestamp="1451986672"&gt;1187&lt;/key&gt;&lt;/foreign-keys&gt;&lt;ref-type name="Journal Article"&gt;17&lt;/ref-type&gt;&lt;contributors&gt;&lt;authors&gt;&lt;author&gt;Bastawrous, A.&lt;/author&gt;&lt;author&gt;Hennig, B. D.&lt;/author&gt;&lt;author&gt;Livingstone I. L&lt;/author&gt;&lt;/authors&gt;&lt;/contributors&gt;&lt;titles&gt;&lt;title&gt;mHealth Possibilities in a Changing World. Distribution of Global Cell Phone Subscriptions&lt;/title&gt;&lt;secondary-title&gt;Journal of Mobile Technology in Medicine&lt;/secondary-title&gt;&lt;/titles&gt;&lt;periodical&gt;&lt;full-title&gt;Journal of Mobile Technology in Medicine&lt;/full-title&gt;&lt;/periodical&gt;&lt;pages&gt;22-25&lt;/pages&gt;&lt;volume&gt;2&lt;/volume&gt;&lt;number&gt;1&lt;/number&gt;&lt;section&gt;22&lt;/section&gt;&lt;dates&gt;&lt;year&gt;2013&lt;/year&gt;&lt;/dates&gt;&lt;urls&gt;&lt;related-urls&gt;&lt;url&gt;http://www.journalmtm.com/2013/mhealth-possibilities-in-a-changing-world-distribution-of-global-cell-phone-subscriptions/&lt;/url&gt;&lt;/related-urls&gt;&lt;/urls&gt;&lt;electronic-resource-num&gt;10.7309/jmtm.2.1.4&lt;/electronic-resource-num&gt;&lt;/record&gt;&lt;/Cite&gt;&lt;/EndNote&gt;</w:instrText>
      </w:r>
      <w:r w:rsidR="0034440D">
        <w:rPr>
          <w:rFonts w:asciiTheme="majorHAnsi" w:hAnsiTheme="majorHAnsi"/>
        </w:rPr>
        <w:fldChar w:fldCharType="separate"/>
      </w:r>
      <w:r w:rsidR="0034440D" w:rsidRPr="0034440D">
        <w:rPr>
          <w:rFonts w:asciiTheme="majorHAnsi" w:hAnsiTheme="majorHAnsi"/>
          <w:noProof/>
          <w:vertAlign w:val="superscript"/>
        </w:rPr>
        <w:t>3</w:t>
      </w:r>
      <w:r w:rsidR="0034440D">
        <w:rPr>
          <w:rFonts w:asciiTheme="majorHAnsi" w:hAnsiTheme="majorHAnsi"/>
        </w:rPr>
        <w:fldChar w:fldCharType="end"/>
      </w:r>
      <w:r>
        <w:rPr>
          <w:rFonts w:asciiTheme="majorHAnsi" w:hAnsiTheme="majorHAnsi"/>
        </w:rPr>
        <w:t xml:space="preserve">  </w:t>
      </w:r>
    </w:p>
    <w:p w14:paraId="6392A31C" w14:textId="77777777" w:rsidR="0034440D" w:rsidRDefault="0034440D" w:rsidP="0005695F">
      <w:pPr>
        <w:jc w:val="both"/>
        <w:rPr>
          <w:rFonts w:asciiTheme="majorHAnsi" w:hAnsiTheme="majorHAnsi"/>
        </w:rPr>
      </w:pPr>
    </w:p>
    <w:p w14:paraId="0B884B8E" w14:textId="77777777" w:rsidR="0034440D" w:rsidRDefault="0034440D" w:rsidP="0005695F">
      <w:pPr>
        <w:jc w:val="both"/>
        <w:rPr>
          <w:rFonts w:asciiTheme="majorHAnsi" w:hAnsiTheme="majorHAnsi"/>
        </w:rPr>
      </w:pPr>
      <w:r>
        <w:rPr>
          <w:rFonts w:asciiTheme="majorHAnsi" w:hAnsiTheme="majorHAnsi"/>
        </w:rPr>
        <w:t xml:space="preserve">Despite areas of Kenya and other LMIC having no access to clean running water and sanitation services, the majority do have mobile phone connectivity. Peek harnesses the portability and connectivity of mobile devices to enable task-shifting and the ability to undertake a comprehensive eye examinations at, or close to, the patient’s home.  </w:t>
      </w:r>
    </w:p>
    <w:p w14:paraId="06C74D06" w14:textId="77777777" w:rsidR="0034440D" w:rsidRDefault="0034440D" w:rsidP="0005695F">
      <w:pPr>
        <w:jc w:val="both"/>
        <w:rPr>
          <w:rFonts w:asciiTheme="majorHAnsi" w:hAnsiTheme="majorHAnsi"/>
        </w:rPr>
      </w:pPr>
    </w:p>
    <w:p w14:paraId="26E288C4" w14:textId="77777777" w:rsidR="002460C3" w:rsidRDefault="0034440D" w:rsidP="0005695F">
      <w:pPr>
        <w:jc w:val="both"/>
        <w:rPr>
          <w:rFonts w:asciiTheme="majorHAnsi" w:hAnsiTheme="majorHAnsi"/>
        </w:rPr>
      </w:pPr>
      <w:r>
        <w:rPr>
          <w:rFonts w:asciiTheme="majorHAnsi" w:hAnsiTheme="majorHAnsi"/>
        </w:rPr>
        <w:t xml:space="preserve">The primary measure on which ophthalmic assessments are made is distance visual acuity. This is typically done using a Snellen chart or for research purposes, a LogMAR chart which overcomes many of the limitations of the commonly used Snellen chart. The LogMAR chart requires a power source, is not designed to travel and </w:t>
      </w:r>
      <w:r w:rsidR="002460C3">
        <w:rPr>
          <w:rFonts w:asciiTheme="majorHAnsi" w:hAnsiTheme="majorHAnsi"/>
        </w:rPr>
        <w:t>is not practical for use outside of a clinical setting. “Peek Acuity” is an accurate, repeatable and fast method to test acuity using a smartphone.</w:t>
      </w:r>
      <w:r w:rsidR="002460C3">
        <w:rPr>
          <w:rFonts w:asciiTheme="majorHAnsi" w:hAnsiTheme="majorHAnsi"/>
        </w:rPr>
        <w:fldChar w:fldCharType="begin"/>
      </w:r>
      <w:r w:rsidR="002460C3">
        <w:rPr>
          <w:rFonts w:asciiTheme="majorHAnsi" w:hAnsiTheme="majorHAnsi"/>
        </w:rPr>
        <w:instrText xml:space="preserve"> ADDIN EN.CITE &lt;EndNote&gt;&lt;Cite&gt;&lt;Author&gt;Bastawrous&lt;/Author&gt;&lt;Year&gt;2015&lt;/Year&gt;&lt;RecNum&gt;1098&lt;/RecNum&gt;&lt;DisplayText&gt;&lt;style face="superscript"&gt;4&lt;/style&gt;&lt;/DisplayText&gt;&lt;record&gt;&lt;rec-number&gt;1098&lt;/rec-number&gt;&lt;foreign-keys&gt;&lt;key app="EN" db-id="9srtw0tzm2vzdzeez5cvvprkdf22wtp000rp" timestamp="1435599262"&gt;1098&lt;/key&gt;&lt;/foreign-keys&gt;&lt;ref-type name="Journal Article"&gt;17&lt;/ref-type&gt;&lt;contributors&gt;&lt;authors&gt;&lt;author&gt;Bastawrous, A.&lt;/author&gt;&lt;author&gt;Rono, H. K.&lt;/author&gt;&lt;author&gt;Livingstone, I. A.&lt;/author&gt;&lt;author&gt;Weiss, H. A.&lt;/author&gt;&lt;author&gt;Jordan, S.&lt;/author&gt;&lt;author&gt;Kuper, H.&lt;/author&gt;&lt;author&gt;Burton, M. J.&lt;/author&gt;&lt;/authors&gt;&lt;/contributors&gt;&lt;auth-address&gt;International Centre for Eye Health, Clinical Research Department, London School of Hygiene and Tropical Medicine (LSHTM), London, England.&amp;#xD;Kitale Hospital and Zonal Ophthalmologist, North Rift, Kenya.&amp;#xD;Glasgow Centre for Ophthalmic Research, NHS Greater Glasgow and Clyde, Glasgow, Scotland.&amp;#xD;MRC Tropical Epidemiology Group, Faculty of Epidemiology and Population Health, LSHTM, London, England.&lt;/auth-address&gt;&lt;titles&gt;&lt;title&gt;Development and Validation of a Smartphone-Based Visual Acuity Test (Peek Acuity) for Clinical Practice and Community-Based Fieldwork&lt;/title&gt;&lt;secondary-title&gt;JAMA Ophthalmol&lt;/secondary-title&gt;&lt;alt-title&gt;JAMA ophthalmology&lt;/alt-title&gt;&lt;/titles&gt;&lt;periodical&gt;&lt;full-title&gt;JAMA Ophthalmol&lt;/full-title&gt;&lt;abbr-1&gt;JAMA ophthalmology&lt;/abbr-1&gt;&lt;/periodical&gt;&lt;alt-periodical&gt;&lt;full-title&gt;JAMA Ophthalmol&lt;/full-title&gt;&lt;abbr-1&gt;JAMA ophthalmology&lt;/abbr-1&gt;&lt;/alt-periodical&gt;&lt;dates&gt;&lt;year&gt;2015&lt;/year&gt;&lt;pub-dates&gt;&lt;date&gt;May 28&lt;/date&gt;&lt;/pub-dates&gt;&lt;/dates&gt;&lt;isbn&gt;2168-6173 (Electronic)&amp;#xD;2168-6165 (Linking)&lt;/isbn&gt;&lt;accession-num&gt;26022921&lt;/accession-num&gt;&lt;urls&gt;&lt;related-urls&gt;&lt;url&gt;http://www.ncbi.nlm.nih.gov/pubmed/26022921&lt;/url&gt;&lt;/related-urls&gt;&lt;/urls&gt;&lt;electronic-resource-num&gt;10.1001/jamaophthalmol.2015.1468&lt;/electronic-resource-num&gt;&lt;/record&gt;&lt;/Cite&gt;&lt;/EndNote&gt;</w:instrText>
      </w:r>
      <w:r w:rsidR="002460C3">
        <w:rPr>
          <w:rFonts w:asciiTheme="majorHAnsi" w:hAnsiTheme="majorHAnsi"/>
        </w:rPr>
        <w:fldChar w:fldCharType="separate"/>
      </w:r>
      <w:r w:rsidR="002460C3" w:rsidRPr="002460C3">
        <w:rPr>
          <w:rFonts w:asciiTheme="majorHAnsi" w:hAnsiTheme="majorHAnsi"/>
          <w:noProof/>
          <w:vertAlign w:val="superscript"/>
        </w:rPr>
        <w:t>4</w:t>
      </w:r>
      <w:r w:rsidR="002460C3">
        <w:rPr>
          <w:rFonts w:asciiTheme="majorHAnsi" w:hAnsiTheme="majorHAnsi"/>
        </w:rPr>
        <w:fldChar w:fldCharType="end"/>
      </w:r>
      <w:r w:rsidR="002460C3">
        <w:rPr>
          <w:rFonts w:asciiTheme="majorHAnsi" w:hAnsiTheme="majorHAnsi"/>
        </w:rPr>
        <w:t xml:space="preserve"> The test uses the touchscreen interface to record participant’s responses without the user needing to see the screen. This makes the test both faster and more objective. The inbuilt luxmeter, usually used to control screen brightness, can give the user a warning when ambient light levels are too bright to provide a reliable reading. </w:t>
      </w:r>
    </w:p>
    <w:p w14:paraId="5BA599C6" w14:textId="77777777" w:rsidR="002460C3" w:rsidRDefault="002460C3" w:rsidP="0005695F">
      <w:pPr>
        <w:jc w:val="both"/>
        <w:rPr>
          <w:rFonts w:asciiTheme="majorHAnsi" w:hAnsiTheme="majorHAnsi"/>
        </w:rPr>
      </w:pPr>
    </w:p>
    <w:p w14:paraId="7B092136" w14:textId="77777777" w:rsidR="002460C3" w:rsidRDefault="002460C3" w:rsidP="0005695F">
      <w:pPr>
        <w:jc w:val="both"/>
        <w:rPr>
          <w:rFonts w:asciiTheme="majorHAnsi" w:hAnsiTheme="majorHAnsi"/>
        </w:rPr>
      </w:pPr>
      <w:r>
        <w:rPr>
          <w:rFonts w:asciiTheme="majorHAnsi" w:hAnsiTheme="majorHAnsi"/>
        </w:rPr>
        <w:t>“Peek Retina”, a low-cost smartphone adapter, makes it possible to examine the retina using a smartphone.</w:t>
      </w:r>
      <w:r>
        <w:rPr>
          <w:rFonts w:asciiTheme="majorHAnsi" w:hAnsiTheme="majorHAnsi"/>
        </w:rPr>
        <w:fldChar w:fldCharType="begin">
          <w:fldData xml:space="preserve">PEVuZE5vdGU+PENpdGU+PEF1dGhvcj5CYXN0YXdyb3VzPC9BdXRob3I+PFllYXI+MjAxNTwvWWVh
cj48UmVjTnVtPjExODU8L1JlY051bT48RGlzcGxheVRleHQ+PHN0eWxlIGZhY2U9InN1cGVyc2Ny
aXB0Ij41PC9zdHlsZT48L0Rpc3BsYXlUZXh0PjxyZWNvcmQ+PHJlYy1udW1iZXI+MTE4NTwvcmVj
LW51bWJlcj48Zm9yZWlnbi1rZXlzPjxrZXkgYXBwPSJFTiIgZGItaWQ9IjlzcnR3MHR6bTJ2emR6
ZWV6NWN2dnBya2RmMjJ3dHAwMDBycCIgdGltZXN0YW1wPSIxNDUwMDg3MjcyIj4xMTg1PC9rZXk+
PC9mb3JlaWduLWtleXM+PHJlZi10eXBlIG5hbWU9IkpvdXJuYWwgQXJ0aWNsZSI+MTc8L3JlZi10
eXBlPjxjb250cmlidXRvcnM+PGF1dGhvcnM+PGF1dGhvcj5CYXN0YXdyb3VzLCBBLjwvYXV0aG9y
PjxhdXRob3I+R2lhcmRpbmksIE0uIEUuPC9hdXRob3I+PGF1dGhvcj5Cb2xzdGVyLCBOLiBNLjwv
YXV0aG9yPjxhdXRob3I+UGV0bywgVC48L2F1dGhvcj48YXV0aG9yPlNoYWgsIE4uPC9hdXRob3I+
PGF1dGhvcj5MaXZpbmdzdG9uZSwgSS4gQS48L2F1dGhvcj48YXV0aG9yPldlaXNzLCBILiBBLjwv
YXV0aG9yPjxhdXRob3I+SHUsIFMuPC9hdXRob3I+PGF1dGhvcj5Sb25vLCBILjwvYXV0aG9yPjxh
dXRob3I+S3VwZXIsIEguPC9hdXRob3I+PGF1dGhvcj5CdXJ0b24sIE0uPC9hdXRob3I+PC9hdXRo
b3JzPjwvY29udHJpYnV0b3JzPjxhdXRoLWFkZHJlc3M+SW50ZXJuYXRpb25hbCBDZW50cmUgZm9y
IEV5ZSBIZWFsdGgsIERlcGFydG1lbnQgb2YgQ2xpbmljYWwgUmVzZWFyY2gsIEZhY3VsdHkgb2Yg
SW5mZWN0aW91cyBhbmQgVHJvcGljYWwgRGlzZWFzZXMsIExvbmRvbiBTY2hvb2wgb2YgSHlnaWVu
ZSBhbmQgVHJvcGljYWwgTWVkaWNpbmUsIExvbmRvbiwgVW5pdGVkIEtpbmdkb20uJiN4RDtEZXBh
cnRtZW50IG9mIEJpb21lZGljYWwgRW5naW5lZXJpbmcsIFVuaXZlcnNpdHkgb2YgU3RyYXRoY2x5
ZGUsIEdsYXNnb3csIFVuaXRlZCBLaW5nZG9tLiYjeEQ7TmF0aW9uYWwgSW5zdGl0dXRlIGZvciBI
ZWFsdGggUmVzZWFyY2gsIEJpb21lZGljYWwgUmVzZWFyY2ggQ2VudHJlLCBVbml2ZXJzaXR5IENv
bGxlZ2UgTG9uZG9uIEluc3RpdHV0ZSBvZiBPcGh0aGFsbW9sb2d5LCBNb29yZmllbGRzIEV5ZSBI
b3NwaXRhbCBOYXRpb25hbCBIZWFsdGggU2VydmljZSBGb3VuZGF0aW9uIFRydXN0LCBMb25kb24s
IFVuaXRlZCBLaW5nZG9tLiYjeEQ7R2xhc2dvdyBDZW50cmUgZm9yIE9waHRoYWxtaWMgUmVzZWFy
Y2gsIE5hdGlvbmFsIEhlYWx0aCBTZXJ2aWNlIEdyZWF0ZXIgR2xhc2dvdyBhbmQgQ2x5ZGUsIEdh
cnRuYXZlbCBHZW5lcmFsIEhvc3BpdGFsLCBHbGFzZ293LCBVbml0ZWQgS2luZ2RvbS4mI3hEO0lu
dGVybmF0aW9uYWwgQ2VudHJlIGZvciBFeWUgSGVhbHRoLCBEZXBhcnRtZW50IG9mIENsaW5pY2Fs
IFJlc2VhcmNoLCBGYWN1bHR5IG9mIEluZmVjdGlvdXMgYW5kIFRyb3BpY2FsIERpc2Vhc2VzLCBM
b25kb24gU2Nob29sIG9mIEh5Z2llbmUgYW5kIFRyb3BpY2FsIE1lZGljaW5lLCBMb25kb24sIFVu
aXRlZCBLaW5nZG9tNU1lZGljYWwgUmVzZWFyY2ggQ291bmNpbCBUcm9waWNhbCBFcGlkZW1pb2xv
Z3kgR3JvdXAsIEZhY3VsdHkgb2YgRXBpZC4mI3hEO0RpdmlzaW9uIG9mIE9wdG9tZXRyeSBhbmQg
VmlzdWFsIFNjaWVuY2UsIFNjaG9vbCBvZiBIZWFsdGggU2NpZW5jZSwgQ2l0eSBVbml2ZXJzaXR5
IExvbmRvbiwgTG9uZG9uLCBVbml0ZWQgS2luZ2RvbS4mI3hEO0ludGVybmF0aW9uYWwgQ2VudHJl
IGZvciBFeWUgSGVhbHRoLCBEZXBhcnRtZW50IG9mIENsaW5pY2FsIFJlc2VhcmNoLCBGYWN1bHR5
IG9mIEluZmVjdGlvdXMgYW5kIFRyb3BpY2FsIERpc2Vhc2VzLCBMb25kb24gU2Nob29sIG9mIEh5
Z2llbmUgYW5kIFRyb3BpY2FsIE1lZGljaW5lLCBMb25kb24sIFVuaXRlZCBLaW5nZG9tN0tpdGFs
ZSBhbmQgWm9uYWwgRXllIFN1cmdlcnksIEtpdGFsZSBIb3NwaXRhbCwgTm9ydGggUmlmdCwgS2Vu
eWEgTm9ydC4mI3hEO0ludGVybmF0aW9uYWwgQ2VudHJlIGZvciBFeWUgSGVhbHRoLCBEZXBhcnRt
ZW50IG9mIENsaW5pY2FsIFJlc2VhcmNoLCBGYWN1bHR5IG9mIEluZmVjdGlvdXMgYW5kIFRyb3Bp
Y2FsIERpc2Vhc2VzLCBMb25kb24gU2Nob29sIG9mIEh5Z2llbmUgYW5kIFRyb3BpY2FsIE1lZGlj
aW5lLCBMb25kb24sIFVuaXRlZCBLaW5nZG9tOEludGVybmF0aW9uYWwgQ2VudHJlIGZvciBFdmlk
ZW5jZSBpbiBEaXNhYmlsaXR5LCBMb25kb24gU2Nob29sIG9mIEh5Zy4mI3hEO0ludGVybmF0aW9u
YWwgQ2VudHJlIGZvciBFeWUgSGVhbHRoLCBEZXBhcnRtZW50IG9mIENsaW5pY2FsIFJlc2VhcmNo
LCBGYWN1bHR5IG9mIEluZmVjdGlvdXMgYW5kIFRyb3BpY2FsIERpc2Vhc2VzLCBMb25kb24gU2No
b29sIG9mIEh5Z2llbmUgYW5kIFRyb3BpY2FsIE1lZGljaW5lLCBMb25kb24sIFVuaXRlZCBLaW5n
ZG9tM05hdGlvbmFsIEluc3RpdHV0ZSBmb3IgSGVhbHRoIFJlc2VhcmNoLCBCaW9tZWRpY2FsIFJl
c2VhcmNoIENlbnRyZSwgVS48L2F1dGgtYWRkcmVzcz48dGl0bGVzPjx0aXRsZT5DbGluaWNhbCBW
YWxpZGF0aW9uIG9mIGEgU21hcnRwaG9uZS1CYXNlZCBBZGFwdGVyIGZvciBPcHRpYyBEaXNjIElt
YWdpbmcgaW4gS2VueWE8L3RpdGxlPjxzZWNvbmRhcnktdGl0bGU+SkFNQSBPcGh0aGFsbW9sPC9z
ZWNvbmRhcnktdGl0bGU+PGFsdC10aXRsZT5KQU1BIG9waHRoYWxtb2xvZ3k8L2FsdC10aXRsZT48
L3RpdGxlcz48cGVyaW9kaWNhbD48ZnVsbC10aXRsZT5KQU1BIE9waHRoYWxtb2w8L2Z1bGwtdGl0
bGU+PGFiYnItMT5KQU1BIG9waHRoYWxtb2xvZ3k8L2FiYnItMT48L3BlcmlvZGljYWw+PGFsdC1w
ZXJpb2RpY2FsPjxmdWxsLXRpdGxlPkpBTUEgT3BodGhhbG1vbDwvZnVsbC10aXRsZT48YWJici0x
PkpBTUEgb3BodGhhbG1vbG9neTwvYWJici0xPjwvYWx0LXBlcmlvZGljYWw+PHBhZ2VzPjEtODwv
cGFnZXM+PGRhdGVzPjx5ZWFyPjIwMTU8L3llYXI+PHB1Yi1kYXRlcz48ZGF0ZT5Ob3YgMjU8L2Rh
dGU+PC9wdWItZGF0ZXM+PC9kYXRlcz48aXNibj4yMTY4LTYxNzMgKEVsZWN0cm9uaWMpJiN4RDsy
MTY4LTYxNjUgKExpbmtpbmcpPC9pc2JuPjxhY2Nlc3Npb24tbnVtPjI2NjA2MTEwPC9hY2Nlc3Np
b24tbnVtPjx1cmxzPjxyZWxhdGVkLXVybHM+PHVybD5odHRwOi8vd3d3Lm5jYmkubmxtLm5paC5n
b3YvcHVibWVkLzI2NjA2MTEwPC91cmw+PC9yZWxhdGVkLXVybHM+PC91cmxzPjxlbGVjdHJvbmlj
LXJlc291cmNlLW51bT4xMC4xMDAxL2phbWFvcGh0aGFsbW9sLjIwMTUuNDYyNTwvZWxlY3Ryb25p
Yy1yZXNvdXJjZS1udW0+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XN0YXdyb3VzPC9BdXRob3I+PFllYXI+MjAxNTwvWWVh
cj48UmVjTnVtPjExODU8L1JlY051bT48RGlzcGxheVRleHQ+PHN0eWxlIGZhY2U9InN1cGVyc2Ny
aXB0Ij41PC9zdHlsZT48L0Rpc3BsYXlUZXh0PjxyZWNvcmQ+PHJlYy1udW1iZXI+MTE4NTwvcmVj
LW51bWJlcj48Zm9yZWlnbi1rZXlzPjxrZXkgYXBwPSJFTiIgZGItaWQ9IjlzcnR3MHR6bTJ2emR6
ZWV6NWN2dnBya2RmMjJ3dHAwMDBycCIgdGltZXN0YW1wPSIxNDUwMDg3MjcyIj4xMTg1PC9rZXk+
PC9mb3JlaWduLWtleXM+PHJlZi10eXBlIG5hbWU9IkpvdXJuYWwgQXJ0aWNsZSI+MTc8L3JlZi10
eXBlPjxjb250cmlidXRvcnM+PGF1dGhvcnM+PGF1dGhvcj5CYXN0YXdyb3VzLCBBLjwvYXV0aG9y
PjxhdXRob3I+R2lhcmRpbmksIE0uIEUuPC9hdXRob3I+PGF1dGhvcj5Cb2xzdGVyLCBOLiBNLjwv
YXV0aG9yPjxhdXRob3I+UGV0bywgVC48L2F1dGhvcj48YXV0aG9yPlNoYWgsIE4uPC9hdXRob3I+
PGF1dGhvcj5MaXZpbmdzdG9uZSwgSS4gQS48L2F1dGhvcj48YXV0aG9yPldlaXNzLCBILiBBLjwv
YXV0aG9yPjxhdXRob3I+SHUsIFMuPC9hdXRob3I+PGF1dGhvcj5Sb25vLCBILjwvYXV0aG9yPjxh
dXRob3I+S3VwZXIsIEguPC9hdXRob3I+PGF1dGhvcj5CdXJ0b24sIE0uPC9hdXRob3I+PC9hdXRo
b3JzPjwvY29udHJpYnV0b3JzPjxhdXRoLWFkZHJlc3M+SW50ZXJuYXRpb25hbCBDZW50cmUgZm9y
IEV5ZSBIZWFsdGgsIERlcGFydG1lbnQgb2YgQ2xpbmljYWwgUmVzZWFyY2gsIEZhY3VsdHkgb2Yg
SW5mZWN0aW91cyBhbmQgVHJvcGljYWwgRGlzZWFzZXMsIExvbmRvbiBTY2hvb2wgb2YgSHlnaWVu
ZSBhbmQgVHJvcGljYWwgTWVkaWNpbmUsIExvbmRvbiwgVW5pdGVkIEtpbmdkb20uJiN4RDtEZXBh
cnRtZW50IG9mIEJpb21lZGljYWwgRW5naW5lZXJpbmcsIFVuaXZlcnNpdHkgb2YgU3RyYXRoY2x5
ZGUsIEdsYXNnb3csIFVuaXRlZCBLaW5nZG9tLiYjeEQ7TmF0aW9uYWwgSW5zdGl0dXRlIGZvciBI
ZWFsdGggUmVzZWFyY2gsIEJpb21lZGljYWwgUmVzZWFyY2ggQ2VudHJlLCBVbml2ZXJzaXR5IENv
bGxlZ2UgTG9uZG9uIEluc3RpdHV0ZSBvZiBPcGh0aGFsbW9sb2d5LCBNb29yZmllbGRzIEV5ZSBI
b3NwaXRhbCBOYXRpb25hbCBIZWFsdGggU2VydmljZSBGb3VuZGF0aW9uIFRydXN0LCBMb25kb24s
IFVuaXRlZCBLaW5nZG9tLiYjeEQ7R2xhc2dvdyBDZW50cmUgZm9yIE9waHRoYWxtaWMgUmVzZWFy
Y2gsIE5hdGlvbmFsIEhlYWx0aCBTZXJ2aWNlIEdyZWF0ZXIgR2xhc2dvdyBhbmQgQ2x5ZGUsIEdh
cnRuYXZlbCBHZW5lcmFsIEhvc3BpdGFsLCBHbGFzZ293LCBVbml0ZWQgS2luZ2RvbS4mI3hEO0lu
dGVybmF0aW9uYWwgQ2VudHJlIGZvciBFeWUgSGVhbHRoLCBEZXBhcnRtZW50IG9mIENsaW5pY2Fs
IFJlc2VhcmNoLCBGYWN1bHR5IG9mIEluZmVjdGlvdXMgYW5kIFRyb3BpY2FsIERpc2Vhc2VzLCBM
b25kb24gU2Nob29sIG9mIEh5Z2llbmUgYW5kIFRyb3BpY2FsIE1lZGljaW5lLCBMb25kb24sIFVu
aXRlZCBLaW5nZG9tNU1lZGljYWwgUmVzZWFyY2ggQ291bmNpbCBUcm9waWNhbCBFcGlkZW1pb2xv
Z3kgR3JvdXAsIEZhY3VsdHkgb2YgRXBpZC4mI3hEO0RpdmlzaW9uIG9mIE9wdG9tZXRyeSBhbmQg
VmlzdWFsIFNjaWVuY2UsIFNjaG9vbCBvZiBIZWFsdGggU2NpZW5jZSwgQ2l0eSBVbml2ZXJzaXR5
IExvbmRvbiwgTG9uZG9uLCBVbml0ZWQgS2luZ2RvbS4mI3hEO0ludGVybmF0aW9uYWwgQ2VudHJl
IGZvciBFeWUgSGVhbHRoLCBEZXBhcnRtZW50IG9mIENsaW5pY2FsIFJlc2VhcmNoLCBGYWN1bHR5
IG9mIEluZmVjdGlvdXMgYW5kIFRyb3BpY2FsIERpc2Vhc2VzLCBMb25kb24gU2Nob29sIG9mIEh5
Z2llbmUgYW5kIFRyb3BpY2FsIE1lZGljaW5lLCBMb25kb24sIFVuaXRlZCBLaW5nZG9tN0tpdGFs
ZSBhbmQgWm9uYWwgRXllIFN1cmdlcnksIEtpdGFsZSBIb3NwaXRhbCwgTm9ydGggUmlmdCwgS2Vu
eWEgTm9ydC4mI3hEO0ludGVybmF0aW9uYWwgQ2VudHJlIGZvciBFeWUgSGVhbHRoLCBEZXBhcnRt
ZW50IG9mIENsaW5pY2FsIFJlc2VhcmNoLCBGYWN1bHR5IG9mIEluZmVjdGlvdXMgYW5kIFRyb3Bp
Y2FsIERpc2Vhc2VzLCBMb25kb24gU2Nob29sIG9mIEh5Z2llbmUgYW5kIFRyb3BpY2FsIE1lZGlj
aW5lLCBMb25kb24sIFVuaXRlZCBLaW5nZG9tOEludGVybmF0aW9uYWwgQ2VudHJlIGZvciBFdmlk
ZW5jZSBpbiBEaXNhYmlsaXR5LCBMb25kb24gU2Nob29sIG9mIEh5Zy4mI3hEO0ludGVybmF0aW9u
YWwgQ2VudHJlIGZvciBFeWUgSGVhbHRoLCBEZXBhcnRtZW50IG9mIENsaW5pY2FsIFJlc2VhcmNo
LCBGYWN1bHR5IG9mIEluZmVjdGlvdXMgYW5kIFRyb3BpY2FsIERpc2Vhc2VzLCBMb25kb24gU2No
b29sIG9mIEh5Z2llbmUgYW5kIFRyb3BpY2FsIE1lZGljaW5lLCBMb25kb24sIFVuaXRlZCBLaW5n
ZG9tM05hdGlvbmFsIEluc3RpdHV0ZSBmb3IgSGVhbHRoIFJlc2VhcmNoLCBCaW9tZWRpY2FsIFJl
c2VhcmNoIENlbnRyZSwgVS48L2F1dGgtYWRkcmVzcz48dGl0bGVzPjx0aXRsZT5DbGluaWNhbCBW
YWxpZGF0aW9uIG9mIGEgU21hcnRwaG9uZS1CYXNlZCBBZGFwdGVyIGZvciBPcHRpYyBEaXNjIElt
YWdpbmcgaW4gS2VueWE8L3RpdGxlPjxzZWNvbmRhcnktdGl0bGU+SkFNQSBPcGh0aGFsbW9sPC9z
ZWNvbmRhcnktdGl0bGU+PGFsdC10aXRsZT5KQU1BIG9waHRoYWxtb2xvZ3k8L2FsdC10aXRsZT48
L3RpdGxlcz48cGVyaW9kaWNhbD48ZnVsbC10aXRsZT5KQU1BIE9waHRoYWxtb2w8L2Z1bGwtdGl0
bGU+PGFiYnItMT5KQU1BIG9waHRoYWxtb2xvZ3k8L2FiYnItMT48L3BlcmlvZGljYWw+PGFsdC1w
ZXJpb2RpY2FsPjxmdWxsLXRpdGxlPkpBTUEgT3BodGhhbG1vbDwvZnVsbC10aXRsZT48YWJici0x
PkpBTUEgb3BodGhhbG1vbG9neTwvYWJici0xPjwvYWx0LXBlcmlvZGljYWw+PHBhZ2VzPjEtODwv
cGFnZXM+PGRhdGVzPjx5ZWFyPjIwMTU8L3llYXI+PHB1Yi1kYXRlcz48ZGF0ZT5Ob3YgMjU8L2Rh
dGU+PC9wdWItZGF0ZXM+PC9kYXRlcz48aXNibj4yMTY4LTYxNzMgKEVsZWN0cm9uaWMpJiN4RDsy
MTY4LTYxNjUgKExpbmtpbmcpPC9pc2JuPjxhY2Nlc3Npb24tbnVtPjI2NjA2MTEwPC9hY2Nlc3Np
b24tbnVtPjx1cmxzPjxyZWxhdGVkLXVybHM+PHVybD5odHRwOi8vd3d3Lm5jYmkubmxtLm5paC5n
b3YvcHVibWVkLzI2NjA2MTEwPC91cmw+PC9yZWxhdGVkLXVybHM+PC91cmxzPjxlbGVjdHJvbmlj
LXJlc291cmNlLW51bT4xMC4xMDAxL2phbWFvcGh0aGFsbW9sLjIwMTUuNDYyNTwvZWxlY3Ryb25p
Yy1yZXNvdXJjZS1udW0+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sidRPr="002460C3">
        <w:rPr>
          <w:rFonts w:asciiTheme="majorHAnsi" w:hAnsiTheme="majorHAnsi"/>
          <w:noProof/>
          <w:vertAlign w:val="superscript"/>
        </w:rPr>
        <w:t>5</w:t>
      </w:r>
      <w:r>
        <w:rPr>
          <w:rFonts w:asciiTheme="majorHAnsi" w:hAnsiTheme="majorHAnsi"/>
        </w:rPr>
        <w:fldChar w:fldCharType="end"/>
      </w:r>
      <w:r>
        <w:rPr>
          <w:rFonts w:asciiTheme="majorHAnsi" w:hAnsiTheme="majorHAnsi"/>
        </w:rPr>
        <w:t xml:space="preserve"> The user only needs to be able to acquire images and expert graders can review images remotely and action decisions without having to be away from busy eye units. </w:t>
      </w:r>
    </w:p>
    <w:p w14:paraId="284BFE1E" w14:textId="77777777" w:rsidR="002460C3" w:rsidRDefault="002460C3" w:rsidP="0005695F">
      <w:pPr>
        <w:jc w:val="both"/>
        <w:rPr>
          <w:rFonts w:asciiTheme="majorHAnsi" w:hAnsiTheme="majorHAnsi"/>
        </w:rPr>
      </w:pPr>
    </w:p>
    <w:p w14:paraId="06609527" w14:textId="77777777" w:rsidR="002460C3" w:rsidRDefault="002460C3" w:rsidP="0005695F">
      <w:pPr>
        <w:jc w:val="both"/>
        <w:rPr>
          <w:rFonts w:asciiTheme="majorHAnsi" w:hAnsiTheme="majorHAnsi"/>
        </w:rPr>
      </w:pPr>
      <w:r>
        <w:rPr>
          <w:rFonts w:asciiTheme="majorHAnsi" w:hAnsiTheme="majorHAnsi"/>
        </w:rPr>
        <w:t>With the majority of the world’s blind and visually impaired people living in LMIC and 80% having a condition that is reversible or preventable,</w:t>
      </w:r>
      <w:r>
        <w:rPr>
          <w:rFonts w:asciiTheme="majorHAnsi" w:hAnsiTheme="majorHAnsi"/>
        </w:rPr>
        <w:fldChar w:fldCharType="begin"/>
      </w:r>
      <w:r>
        <w:rPr>
          <w:rFonts w:asciiTheme="majorHAnsi" w:hAnsiTheme="majorHAnsi"/>
        </w:rPr>
        <w:instrText xml:space="preserve"> ADDIN EN.CITE &lt;EndNote&gt;&lt;Cite&gt;&lt;Author&gt;Pascolini&lt;/Author&gt;&lt;Year&gt;2011&lt;/Year&gt;&lt;RecNum&gt;907&lt;/RecNum&gt;&lt;DisplayText&gt;&lt;style face="superscript"&gt;6&lt;/style&gt;&lt;/DisplayText&gt;&lt;record&gt;&lt;rec-number&gt;907&lt;/rec-number&gt;&lt;foreign-keys&gt;&lt;key app="EN" db-id="9srtw0tzm2vzdzeez5cvvprkdf22wtp000rp" timestamp="1324060658"&gt;907&lt;/key&gt;&lt;/foreign-keys&gt;&lt;ref-type name="Journal Article"&gt;17&lt;/ref-type&gt;&lt;contributors&gt;&lt;authors&gt;&lt;author&gt;Pascolini, D.&lt;/author&gt;&lt;author&gt;Mariotti, S. P.&lt;/author&gt;&lt;/authors&gt;&lt;/contributors&gt;&lt;auth-address&gt;Prevention of Blindness and Deafness, World Health Organization, Geneva, Switzerland.&lt;/auth-address&gt;&lt;titles&gt;&lt;title&gt;Global estimates of visual impairment: 2010&lt;/title&gt;&lt;secondary-title&gt;The British journal of ophthalmology&lt;/secondary-title&gt;&lt;alt-title&gt;Br J Ophthalmol&lt;/alt-title&gt;&lt;/titles&gt;&lt;alt-periodical&gt;&lt;full-title&gt;Br J Ophthalmol&lt;/full-title&gt;&lt;/alt-periodical&gt;&lt;edition&gt;2011/12/03&lt;/edition&gt;&lt;dates&gt;&lt;year&gt;2011&lt;/year&gt;&lt;pub-dates&gt;&lt;date&gt;Dec 1&lt;/date&gt;&lt;/pub-dates&gt;&lt;/dates&gt;&lt;isbn&gt;1468-2079 (Electronic)&amp;#xD;0007-1161 (Linking)&lt;/isbn&gt;&lt;accession-num&gt;22133988&lt;/accession-num&gt;&lt;urls&gt;&lt;related-urls&gt;&lt;url&gt;http://www.ncbi.nlm.nih.gov/pubmed/22133988&lt;/url&gt;&lt;/related-urls&gt;&lt;/urls&gt;&lt;electronic-resource-num&gt;10.1136/bjophthalmol-2011-300539&lt;/electronic-resource-num&gt;&lt;language&gt;Eng&lt;/language&gt;&lt;/record&gt;&lt;/Cite&gt;&lt;/EndNote&gt;</w:instrText>
      </w:r>
      <w:r>
        <w:rPr>
          <w:rFonts w:asciiTheme="majorHAnsi" w:hAnsiTheme="majorHAnsi"/>
        </w:rPr>
        <w:fldChar w:fldCharType="separate"/>
      </w:r>
      <w:r w:rsidRPr="002460C3">
        <w:rPr>
          <w:rFonts w:asciiTheme="majorHAnsi" w:hAnsiTheme="majorHAnsi"/>
          <w:noProof/>
          <w:vertAlign w:val="superscript"/>
        </w:rPr>
        <w:t>6</w:t>
      </w:r>
      <w:r>
        <w:rPr>
          <w:rFonts w:asciiTheme="majorHAnsi" w:hAnsiTheme="majorHAnsi"/>
        </w:rPr>
        <w:fldChar w:fldCharType="end"/>
      </w:r>
      <w:r>
        <w:rPr>
          <w:rFonts w:asciiTheme="majorHAnsi" w:hAnsiTheme="majorHAnsi"/>
        </w:rPr>
        <w:t xml:space="preserve"> it is vital that we reduce the barriers to accessing basic eye care.   </w:t>
      </w:r>
    </w:p>
    <w:p w14:paraId="42469AE3" w14:textId="77777777" w:rsidR="009B36ED" w:rsidRDefault="009B36ED" w:rsidP="0005695F">
      <w:pPr>
        <w:jc w:val="both"/>
        <w:rPr>
          <w:rFonts w:asciiTheme="majorHAnsi" w:hAnsiTheme="majorHAnsi"/>
        </w:rPr>
      </w:pPr>
    </w:p>
    <w:p w14:paraId="29B0C644" w14:textId="77777777" w:rsidR="009B36ED" w:rsidRDefault="009B36ED" w:rsidP="0005695F">
      <w:pPr>
        <w:jc w:val="both"/>
        <w:rPr>
          <w:rFonts w:asciiTheme="majorHAnsi" w:hAnsiTheme="majorHAnsi"/>
        </w:rPr>
      </w:pPr>
    </w:p>
    <w:p w14:paraId="7DB2E356" w14:textId="77777777" w:rsidR="009B36ED" w:rsidRDefault="009B36ED" w:rsidP="0005695F">
      <w:pPr>
        <w:jc w:val="both"/>
        <w:rPr>
          <w:rFonts w:asciiTheme="majorHAnsi" w:hAnsiTheme="majorHAnsi"/>
        </w:rPr>
      </w:pPr>
    </w:p>
    <w:p w14:paraId="52C842C4" w14:textId="77777777" w:rsidR="009B36ED" w:rsidRDefault="009B36ED" w:rsidP="0005695F">
      <w:pPr>
        <w:jc w:val="both"/>
        <w:rPr>
          <w:rFonts w:asciiTheme="majorHAnsi" w:hAnsiTheme="majorHAnsi"/>
        </w:rPr>
      </w:pPr>
    </w:p>
    <w:p w14:paraId="67B64207" w14:textId="77777777" w:rsidR="009B36ED" w:rsidRDefault="009B36ED" w:rsidP="0005695F">
      <w:pPr>
        <w:jc w:val="both"/>
        <w:rPr>
          <w:rFonts w:asciiTheme="majorHAnsi" w:hAnsiTheme="majorHAnsi"/>
        </w:rPr>
      </w:pPr>
    </w:p>
    <w:p w14:paraId="560FE4CD" w14:textId="77777777" w:rsidR="009B36ED" w:rsidRDefault="009B36ED" w:rsidP="0005695F">
      <w:pPr>
        <w:jc w:val="both"/>
        <w:rPr>
          <w:rFonts w:asciiTheme="majorHAnsi" w:hAnsiTheme="majorHAnsi"/>
        </w:rPr>
      </w:pPr>
    </w:p>
    <w:p w14:paraId="3AC979A5" w14:textId="77777777" w:rsidR="004C2CAF" w:rsidRDefault="004C2CAF" w:rsidP="0005695F">
      <w:pPr>
        <w:jc w:val="both"/>
        <w:rPr>
          <w:rFonts w:asciiTheme="majorHAnsi" w:hAnsiTheme="majorHAnsi"/>
        </w:rPr>
      </w:pPr>
      <w:r>
        <w:rPr>
          <w:rFonts w:asciiTheme="majorHAnsi" w:hAnsiTheme="majorHAnsi"/>
          <w:noProof/>
          <w:lang w:val="en-US"/>
        </w:rPr>
        <w:drawing>
          <wp:inline distT="0" distB="0" distL="0" distR="0" wp14:anchorId="00C658A5" wp14:editId="54436C62">
            <wp:extent cx="5264150" cy="3948430"/>
            <wp:effectExtent l="0" t="0" r="0" b="0"/>
            <wp:docPr id="5" name="Picture 5" descr="Macintosh HD:Users:andrew:Pictures:iPhoto Library:Masters:2013:12:14:20131214-100810:20131211_1013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drew:Pictures:iPhoto Library:Masters:2013:12:14:20131214-100810:20131211_101328.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4150" cy="3948430"/>
                    </a:xfrm>
                    <a:prstGeom prst="rect">
                      <a:avLst/>
                    </a:prstGeom>
                    <a:noFill/>
                    <a:ln>
                      <a:noFill/>
                    </a:ln>
                  </pic:spPr>
                </pic:pic>
              </a:graphicData>
            </a:graphic>
          </wp:inline>
        </w:drawing>
      </w:r>
    </w:p>
    <w:p w14:paraId="5E4C7B5E" w14:textId="77777777" w:rsidR="004C2CAF" w:rsidRDefault="004C2CAF" w:rsidP="0005695F">
      <w:pPr>
        <w:jc w:val="both"/>
        <w:rPr>
          <w:rFonts w:asciiTheme="majorHAnsi" w:hAnsiTheme="majorHAnsi"/>
        </w:rPr>
      </w:pPr>
    </w:p>
    <w:p w14:paraId="3725A97A" w14:textId="77777777" w:rsidR="004C2CAF" w:rsidRDefault="004C2CAF" w:rsidP="004C2CAF">
      <w:pPr>
        <w:rPr>
          <w:rFonts w:asciiTheme="majorHAnsi" w:hAnsiTheme="majorHAnsi"/>
        </w:rPr>
      </w:pPr>
      <w:r>
        <w:rPr>
          <w:rFonts w:asciiTheme="majorHAnsi" w:hAnsiTheme="majorHAnsi"/>
        </w:rPr>
        <w:t xml:space="preserve">A long queue of patients awaiting assessment in a rural village in Kenya in the Nakuru Eye Disease Cohort Study and validation of Peek. </w:t>
      </w:r>
    </w:p>
    <w:p w14:paraId="3AE38F7A" w14:textId="77777777" w:rsidR="004C2CAF" w:rsidRDefault="004C2CAF" w:rsidP="0005695F">
      <w:pPr>
        <w:jc w:val="both"/>
        <w:rPr>
          <w:rFonts w:asciiTheme="majorHAnsi" w:hAnsiTheme="majorHAnsi"/>
        </w:rPr>
      </w:pPr>
    </w:p>
    <w:p w14:paraId="47041336" w14:textId="77777777" w:rsidR="004C2CAF" w:rsidRDefault="004C2CAF" w:rsidP="0005695F">
      <w:pPr>
        <w:jc w:val="both"/>
        <w:rPr>
          <w:rFonts w:asciiTheme="majorHAnsi" w:hAnsiTheme="majorHAnsi"/>
        </w:rPr>
      </w:pPr>
      <w:r>
        <w:rPr>
          <w:rFonts w:asciiTheme="majorHAnsi" w:hAnsiTheme="majorHAnsi"/>
        </w:rPr>
        <w:br w:type="page"/>
      </w:r>
    </w:p>
    <w:p w14:paraId="0261DAEF" w14:textId="77777777" w:rsidR="008526C7" w:rsidRDefault="008526C7" w:rsidP="0005695F">
      <w:pPr>
        <w:jc w:val="both"/>
        <w:rPr>
          <w:rFonts w:asciiTheme="majorHAnsi" w:hAnsiTheme="majorHAnsi"/>
        </w:rPr>
      </w:pPr>
      <w:r>
        <w:rPr>
          <w:rFonts w:asciiTheme="majorHAnsi" w:hAnsiTheme="majorHAnsi"/>
          <w:noProof/>
          <w:lang w:val="en-US"/>
        </w:rPr>
        <w:drawing>
          <wp:inline distT="0" distB="0" distL="0" distR="0" wp14:anchorId="39A1DF84" wp14:editId="1208B02F">
            <wp:extent cx="5264150" cy="2956560"/>
            <wp:effectExtent l="0" t="0" r="0" b="0"/>
            <wp:docPr id="2" name="Picture 2" descr="Macintosh HD:Users:andrew:Pictures:iPhoto Library:Masters:2013:02:28:20130228-175645:20130129_101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rew:Pictures:iPhoto Library:Masters:2013:02:28:20130228-175645:20130129_10162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150" cy="2956560"/>
                    </a:xfrm>
                    <a:prstGeom prst="rect">
                      <a:avLst/>
                    </a:prstGeom>
                    <a:noFill/>
                    <a:ln>
                      <a:noFill/>
                    </a:ln>
                  </pic:spPr>
                </pic:pic>
              </a:graphicData>
            </a:graphic>
          </wp:inline>
        </w:drawing>
      </w:r>
    </w:p>
    <w:p w14:paraId="7F18ADE8" w14:textId="77777777" w:rsidR="004C2CAF" w:rsidRDefault="004C2CAF" w:rsidP="0005695F">
      <w:pPr>
        <w:jc w:val="both"/>
        <w:rPr>
          <w:rFonts w:asciiTheme="majorHAnsi" w:hAnsiTheme="majorHAnsi"/>
        </w:rPr>
      </w:pPr>
    </w:p>
    <w:p w14:paraId="70D48821" w14:textId="77777777" w:rsidR="004C2CAF" w:rsidRDefault="004C2CAF" w:rsidP="004C2CAF">
      <w:pPr>
        <w:rPr>
          <w:rFonts w:asciiTheme="majorHAnsi" w:hAnsiTheme="majorHAnsi"/>
        </w:rPr>
      </w:pPr>
      <w:r>
        <w:rPr>
          <w:rFonts w:asciiTheme="majorHAnsi" w:hAnsiTheme="majorHAnsi"/>
        </w:rPr>
        <w:t>A secondary school used as a temporary clinic in the Nakuru Eye Disease Cohort Study and validation of Peek, note the use of blackout blinds and a generator for the ophthalmic equipment.</w:t>
      </w:r>
    </w:p>
    <w:p w14:paraId="24774BA8" w14:textId="77777777" w:rsidR="0034440D" w:rsidRDefault="002460C3" w:rsidP="0005695F">
      <w:pPr>
        <w:jc w:val="both"/>
        <w:rPr>
          <w:rFonts w:asciiTheme="majorHAnsi" w:hAnsiTheme="majorHAnsi"/>
        </w:rPr>
      </w:pPr>
      <w:r>
        <w:rPr>
          <w:rFonts w:asciiTheme="majorHAnsi" w:hAnsiTheme="majorHAnsi"/>
        </w:rPr>
        <w:t xml:space="preserve">  </w:t>
      </w:r>
      <w:r w:rsidR="004C2CAF">
        <w:rPr>
          <w:rFonts w:asciiTheme="majorHAnsi" w:hAnsiTheme="majorHAnsi"/>
          <w:noProof/>
          <w:lang w:val="en-US"/>
        </w:rPr>
        <w:drawing>
          <wp:inline distT="0" distB="0" distL="0" distR="0" wp14:anchorId="725BBDC2" wp14:editId="448BAEA4">
            <wp:extent cx="4618978" cy="8229600"/>
            <wp:effectExtent l="0" t="0" r="4445" b="0"/>
            <wp:docPr id="4" name="Picture 4" descr="Macintosh HD:Users:andrew:Pictures:iPhoto Library:Previews:2014:01:09:20140109-122134:YJFVAGGsSAmlW7+83bvJ6A:DSC02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rew:Pictures:iPhoto Library:Previews:2014:01:09:20140109-122134:YJFVAGGsSAmlW7+83bvJ6A:DSC0260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9033" cy="8229698"/>
                    </a:xfrm>
                    <a:prstGeom prst="rect">
                      <a:avLst/>
                    </a:prstGeom>
                    <a:noFill/>
                    <a:ln>
                      <a:noFill/>
                    </a:ln>
                  </pic:spPr>
                </pic:pic>
              </a:graphicData>
            </a:graphic>
          </wp:inline>
        </w:drawing>
      </w:r>
    </w:p>
    <w:p w14:paraId="0F9E34A4" w14:textId="77777777" w:rsidR="004C2CAF" w:rsidRDefault="004C2CAF" w:rsidP="0005695F">
      <w:pPr>
        <w:jc w:val="both"/>
        <w:rPr>
          <w:rFonts w:asciiTheme="majorHAnsi" w:hAnsiTheme="majorHAnsi"/>
        </w:rPr>
      </w:pPr>
    </w:p>
    <w:p w14:paraId="43562B6E" w14:textId="77777777" w:rsidR="004C2CAF" w:rsidRDefault="004C2CAF" w:rsidP="0005695F">
      <w:pPr>
        <w:jc w:val="both"/>
        <w:rPr>
          <w:rFonts w:asciiTheme="majorHAnsi" w:hAnsiTheme="majorHAnsi"/>
        </w:rPr>
      </w:pPr>
      <w:r>
        <w:rPr>
          <w:rFonts w:asciiTheme="majorHAnsi" w:hAnsiTheme="majorHAnsi"/>
        </w:rPr>
        <w:t xml:space="preserve">A solar powered rucksac as used by the Peek healthcare workers visiting patients door to door, negating the need for a mains power supply. </w:t>
      </w:r>
    </w:p>
    <w:p w14:paraId="5BCCE91C" w14:textId="21126178" w:rsidR="004C2CAF" w:rsidRDefault="00CF6D14" w:rsidP="0005695F">
      <w:pPr>
        <w:jc w:val="both"/>
        <w:rPr>
          <w:rFonts w:asciiTheme="majorHAnsi" w:hAnsiTheme="majorHAnsi"/>
        </w:rPr>
      </w:pPr>
      <w:r>
        <w:rPr>
          <w:rFonts w:asciiTheme="majorHAnsi" w:hAnsiTheme="majorHAnsi"/>
          <w:noProof/>
          <w:lang w:val="en-US"/>
        </w:rPr>
        <w:drawing>
          <wp:inline distT="0" distB="0" distL="0" distR="0" wp14:anchorId="25695A08" wp14:editId="7E3B229B">
            <wp:extent cx="5269230" cy="7115810"/>
            <wp:effectExtent l="0" t="0" r="0" b="0"/>
            <wp:docPr id="10" name="Picture 10" descr="Macintosh HD:Users:andrew:Dropbox:MY DOCUMENTS:Articles in preparation:In Submission:IJE Photo Essay: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Dropbox:MY DOCUMENTS:Articles in preparation:In Submission:IJE Photo Essay:fig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9230" cy="7115810"/>
                    </a:xfrm>
                    <a:prstGeom prst="rect">
                      <a:avLst/>
                    </a:prstGeom>
                    <a:noFill/>
                    <a:ln>
                      <a:noFill/>
                    </a:ln>
                  </pic:spPr>
                </pic:pic>
              </a:graphicData>
            </a:graphic>
          </wp:inline>
        </w:drawing>
      </w:r>
    </w:p>
    <w:p w14:paraId="5F17C251" w14:textId="77777777" w:rsidR="004C2CAF" w:rsidRDefault="004C2CAF" w:rsidP="0005695F">
      <w:pPr>
        <w:jc w:val="both"/>
        <w:rPr>
          <w:rFonts w:asciiTheme="majorHAnsi" w:hAnsiTheme="majorHAnsi"/>
        </w:rPr>
      </w:pPr>
      <w:r>
        <w:rPr>
          <w:rFonts w:asciiTheme="majorHAnsi" w:hAnsiTheme="majorHAnsi"/>
        </w:rPr>
        <w:t xml:space="preserve">Validation of the Peek Acuity app measured against the reference standard LogMAR vision chart. </w:t>
      </w:r>
    </w:p>
    <w:p w14:paraId="2D8693E4" w14:textId="77777777" w:rsidR="0005695F" w:rsidRDefault="004C2CAF" w:rsidP="0005695F">
      <w:pPr>
        <w:jc w:val="both"/>
        <w:rPr>
          <w:rFonts w:asciiTheme="majorHAnsi" w:hAnsiTheme="majorHAnsi"/>
        </w:rPr>
      </w:pPr>
      <w:r>
        <w:rPr>
          <w:rFonts w:asciiTheme="majorHAnsi" w:hAnsiTheme="majorHAnsi"/>
          <w:noProof/>
          <w:lang w:val="en-US"/>
        </w:rPr>
        <w:drawing>
          <wp:inline distT="0" distB="0" distL="0" distR="0" wp14:anchorId="6059BC9B" wp14:editId="6DA577BF">
            <wp:extent cx="5264150" cy="2965450"/>
            <wp:effectExtent l="0" t="0" r="0" b="6350"/>
            <wp:docPr id="3" name="Picture 3" descr="Macintosh HD:Users:andrew:Pictures:iPhoto Library:Masters:2014:03:12:20140312-192941:ANDREW_BASTAWROUS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drew:Pictures:iPhoto Library:Masters:2014:03:12:20140312-192941:ANDREW_BASTAWROUS_1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4150" cy="2965450"/>
                    </a:xfrm>
                    <a:prstGeom prst="rect">
                      <a:avLst/>
                    </a:prstGeom>
                    <a:noFill/>
                    <a:ln>
                      <a:noFill/>
                    </a:ln>
                  </pic:spPr>
                </pic:pic>
              </a:graphicData>
            </a:graphic>
          </wp:inline>
        </w:drawing>
      </w:r>
    </w:p>
    <w:p w14:paraId="1EE44BFA" w14:textId="77777777" w:rsidR="004C2CAF" w:rsidRDefault="004C2CAF" w:rsidP="0005695F">
      <w:pPr>
        <w:jc w:val="both"/>
        <w:rPr>
          <w:rFonts w:asciiTheme="majorHAnsi" w:hAnsiTheme="majorHAnsi"/>
        </w:rPr>
      </w:pPr>
    </w:p>
    <w:p w14:paraId="37436780" w14:textId="77777777" w:rsidR="00AF1286" w:rsidRDefault="00AF1286" w:rsidP="0005695F">
      <w:pPr>
        <w:jc w:val="both"/>
        <w:rPr>
          <w:rFonts w:asciiTheme="majorHAnsi" w:hAnsiTheme="majorHAnsi"/>
        </w:rPr>
      </w:pPr>
      <w:r>
        <w:rPr>
          <w:rFonts w:asciiTheme="majorHAnsi" w:hAnsiTheme="majorHAnsi"/>
        </w:rPr>
        <w:t xml:space="preserve">Peek Acuity being measured in a patient’s home in rural Kenya. </w:t>
      </w:r>
    </w:p>
    <w:p w14:paraId="2FE65D63" w14:textId="77777777" w:rsidR="004C2CAF" w:rsidRDefault="004C2CAF" w:rsidP="0005695F">
      <w:pPr>
        <w:jc w:val="both"/>
        <w:rPr>
          <w:rFonts w:asciiTheme="majorHAnsi" w:hAnsiTheme="majorHAnsi"/>
        </w:rPr>
      </w:pPr>
      <w:r>
        <w:rPr>
          <w:rFonts w:asciiTheme="majorHAnsi" w:hAnsiTheme="majorHAnsi"/>
          <w:noProof/>
          <w:lang w:val="en-US"/>
        </w:rPr>
        <w:drawing>
          <wp:inline distT="0" distB="0" distL="0" distR="0" wp14:anchorId="7FEFDABC" wp14:editId="2FA76458">
            <wp:extent cx="5273040" cy="7913370"/>
            <wp:effectExtent l="0" t="0" r="10160" b="11430"/>
            <wp:docPr id="7" name="Picture 7" descr="Macintosh HD:Users:andrew:Pictures:iPhoto Library:Previews:2013:08:15:20130815-213051:g72gqC4KS3a6+13%6AaMDw:DSC00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drew:Pictures:iPhoto Library:Previews:2013:08:15:20130815-213051:g72gqC4KS3a6+13%6AaMDw:DSC0025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3040" cy="7913370"/>
                    </a:xfrm>
                    <a:prstGeom prst="rect">
                      <a:avLst/>
                    </a:prstGeom>
                    <a:noFill/>
                    <a:ln>
                      <a:noFill/>
                    </a:ln>
                  </pic:spPr>
                </pic:pic>
              </a:graphicData>
            </a:graphic>
          </wp:inline>
        </w:drawing>
      </w:r>
    </w:p>
    <w:p w14:paraId="3399682C" w14:textId="77777777" w:rsidR="00AF1286" w:rsidRDefault="00AF1286" w:rsidP="0005695F">
      <w:pPr>
        <w:jc w:val="both"/>
        <w:rPr>
          <w:rFonts w:asciiTheme="majorHAnsi" w:hAnsiTheme="majorHAnsi"/>
        </w:rPr>
      </w:pPr>
    </w:p>
    <w:p w14:paraId="1F3E2538" w14:textId="77777777" w:rsidR="00AF1286" w:rsidRDefault="00AF1286" w:rsidP="0005695F">
      <w:pPr>
        <w:jc w:val="both"/>
        <w:rPr>
          <w:rFonts w:asciiTheme="majorHAnsi" w:hAnsiTheme="majorHAnsi"/>
        </w:rPr>
      </w:pPr>
      <w:r>
        <w:rPr>
          <w:rFonts w:asciiTheme="majorHAnsi" w:hAnsiTheme="majorHAnsi"/>
        </w:rPr>
        <w:t xml:space="preserve">Peek Acuity being tested in the hands of a non-healthcare worker in the Massai Mara. </w:t>
      </w:r>
    </w:p>
    <w:p w14:paraId="2E26A8E4" w14:textId="77777777" w:rsidR="004C2CAF" w:rsidRDefault="004C2CAF" w:rsidP="0005695F">
      <w:pPr>
        <w:jc w:val="both"/>
        <w:rPr>
          <w:rFonts w:asciiTheme="majorHAnsi" w:hAnsiTheme="majorHAnsi"/>
        </w:rPr>
      </w:pPr>
      <w:r>
        <w:rPr>
          <w:rFonts w:asciiTheme="majorHAnsi" w:hAnsiTheme="majorHAnsi"/>
          <w:noProof/>
          <w:lang w:val="en-US"/>
        </w:rPr>
        <w:drawing>
          <wp:inline distT="0" distB="0" distL="0" distR="0" wp14:anchorId="43C15C29" wp14:editId="6BF962B7">
            <wp:extent cx="5255895" cy="3495040"/>
            <wp:effectExtent l="0" t="0" r="1905" b="10160"/>
            <wp:docPr id="8" name="Picture 8" descr="Macintosh HD:Users:andrew:Pictures:iPhoto Library:Masters:2013:07:09:20130709-214438:DSC092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drew:Pictures:iPhoto Library:Masters:2013:07:09:20130709-214438:DSC09208.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5895" cy="3495040"/>
                    </a:xfrm>
                    <a:prstGeom prst="rect">
                      <a:avLst/>
                    </a:prstGeom>
                    <a:noFill/>
                    <a:ln>
                      <a:noFill/>
                    </a:ln>
                  </pic:spPr>
                </pic:pic>
              </a:graphicData>
            </a:graphic>
          </wp:inline>
        </w:drawing>
      </w:r>
    </w:p>
    <w:p w14:paraId="1C29FA9D" w14:textId="77777777" w:rsidR="00AF1286" w:rsidRDefault="00AF1286" w:rsidP="00AF1286">
      <w:pPr>
        <w:rPr>
          <w:rFonts w:asciiTheme="majorHAnsi" w:hAnsiTheme="majorHAnsi"/>
        </w:rPr>
      </w:pPr>
    </w:p>
    <w:p w14:paraId="11800CF7" w14:textId="77777777" w:rsidR="00AF1286" w:rsidRDefault="00AF1286" w:rsidP="00AF1286">
      <w:pPr>
        <w:rPr>
          <w:rFonts w:asciiTheme="majorHAnsi" w:hAnsiTheme="majorHAnsi"/>
        </w:rPr>
      </w:pPr>
      <w:r>
        <w:rPr>
          <w:rFonts w:asciiTheme="majorHAnsi" w:hAnsiTheme="majorHAnsi"/>
        </w:rPr>
        <w:t>Examination of the lens for cataract using Peek in rural Kenya</w:t>
      </w:r>
    </w:p>
    <w:p w14:paraId="787E0E7C" w14:textId="77777777" w:rsidR="004C2CAF" w:rsidRDefault="004C2CAF" w:rsidP="0005695F">
      <w:pPr>
        <w:jc w:val="both"/>
        <w:rPr>
          <w:rFonts w:asciiTheme="majorHAnsi" w:hAnsiTheme="majorHAnsi"/>
        </w:rPr>
      </w:pPr>
      <w:r>
        <w:rPr>
          <w:rFonts w:asciiTheme="majorHAnsi" w:hAnsiTheme="majorHAnsi"/>
        </w:rPr>
        <w:br w:type="page"/>
      </w:r>
    </w:p>
    <w:p w14:paraId="16FE9213" w14:textId="77777777" w:rsidR="00AF1286" w:rsidRDefault="00AF1286" w:rsidP="0005695F">
      <w:pPr>
        <w:jc w:val="both"/>
        <w:rPr>
          <w:rFonts w:asciiTheme="majorHAnsi" w:hAnsiTheme="majorHAnsi"/>
        </w:rPr>
      </w:pPr>
    </w:p>
    <w:p w14:paraId="3F36B373" w14:textId="77777777" w:rsidR="00AF1286" w:rsidRDefault="00AF1286" w:rsidP="0005695F">
      <w:pPr>
        <w:jc w:val="both"/>
        <w:rPr>
          <w:rFonts w:asciiTheme="majorHAnsi" w:hAnsiTheme="majorHAnsi"/>
        </w:rPr>
      </w:pPr>
    </w:p>
    <w:p w14:paraId="308F26BC" w14:textId="77777777" w:rsidR="004C2CAF" w:rsidRDefault="004C2CAF" w:rsidP="0005695F">
      <w:pPr>
        <w:jc w:val="both"/>
        <w:rPr>
          <w:rFonts w:asciiTheme="majorHAnsi" w:hAnsiTheme="majorHAnsi"/>
        </w:rPr>
      </w:pPr>
    </w:p>
    <w:p w14:paraId="7ECDB99C" w14:textId="5932082B" w:rsidR="004C2CAF" w:rsidRDefault="00CF6D14" w:rsidP="0005695F">
      <w:pPr>
        <w:jc w:val="both"/>
        <w:rPr>
          <w:rFonts w:asciiTheme="majorHAnsi" w:hAnsiTheme="majorHAnsi"/>
        </w:rPr>
      </w:pPr>
      <w:r>
        <w:rPr>
          <w:rFonts w:asciiTheme="majorHAnsi" w:hAnsiTheme="majorHAnsi"/>
          <w:noProof/>
          <w:lang w:val="en-US"/>
        </w:rPr>
        <w:drawing>
          <wp:inline distT="0" distB="0" distL="0" distR="0" wp14:anchorId="1E79BBCA" wp14:editId="4F7A5F2D">
            <wp:extent cx="5269230" cy="3947160"/>
            <wp:effectExtent l="0" t="0" r="0" b="0"/>
            <wp:docPr id="11" name="Picture 11" descr="Macintosh HD:Users:andrew:Dropbox:MY DOCUMENTS:Articles in preparation:In Submission:IJE Photo Essay: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rew:Dropbox:MY DOCUMENTS:Articles in preparation:In Submission:IJE Photo Essay:fig8.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bookmarkStart w:id="0" w:name="_GoBack"/>
      <w:bookmarkEnd w:id="0"/>
    </w:p>
    <w:p w14:paraId="3556822B" w14:textId="77777777" w:rsidR="00AF1286" w:rsidRDefault="00AF1286" w:rsidP="0005695F">
      <w:pPr>
        <w:jc w:val="both"/>
        <w:rPr>
          <w:rFonts w:asciiTheme="majorHAnsi" w:hAnsiTheme="majorHAnsi"/>
        </w:rPr>
      </w:pPr>
    </w:p>
    <w:p w14:paraId="52CC860F" w14:textId="77777777" w:rsidR="00AF1286" w:rsidRDefault="00AF1286" w:rsidP="00AF1286">
      <w:pPr>
        <w:rPr>
          <w:rFonts w:asciiTheme="majorHAnsi" w:hAnsiTheme="majorHAnsi"/>
        </w:rPr>
      </w:pPr>
      <w:r>
        <w:rPr>
          <w:rFonts w:asciiTheme="majorHAnsi" w:hAnsiTheme="majorHAnsi"/>
        </w:rPr>
        <w:t>A Peek field worker examining a patient’s retina in their home in rural Kenya</w:t>
      </w:r>
    </w:p>
    <w:p w14:paraId="0B3FD082" w14:textId="77777777" w:rsidR="004C2CAF" w:rsidRDefault="004C2CAF" w:rsidP="00AF1286">
      <w:pPr>
        <w:rPr>
          <w:rFonts w:asciiTheme="majorHAnsi" w:hAnsiTheme="majorHAnsi"/>
        </w:rPr>
      </w:pPr>
      <w:r>
        <w:rPr>
          <w:rFonts w:asciiTheme="majorHAnsi" w:hAnsiTheme="majorHAnsi"/>
        </w:rPr>
        <w:br w:type="page"/>
      </w:r>
    </w:p>
    <w:p w14:paraId="2A2EC3A6" w14:textId="77777777" w:rsidR="00AF1286" w:rsidRDefault="00AF1286" w:rsidP="00AF1286">
      <w:pPr>
        <w:rPr>
          <w:rFonts w:asciiTheme="majorHAnsi" w:hAnsiTheme="majorHAnsi"/>
        </w:rPr>
      </w:pPr>
    </w:p>
    <w:p w14:paraId="5F148886" w14:textId="77777777" w:rsidR="004C2CAF" w:rsidRDefault="004C2CAF" w:rsidP="0005695F">
      <w:pPr>
        <w:jc w:val="both"/>
        <w:rPr>
          <w:rFonts w:asciiTheme="majorHAnsi" w:hAnsiTheme="majorHAnsi"/>
        </w:rPr>
      </w:pPr>
    </w:p>
    <w:p w14:paraId="31C678FD" w14:textId="77777777" w:rsidR="004C2CAF" w:rsidRDefault="004C2CAF" w:rsidP="0005695F">
      <w:pPr>
        <w:jc w:val="both"/>
        <w:rPr>
          <w:rFonts w:asciiTheme="majorHAnsi" w:hAnsiTheme="majorHAnsi"/>
        </w:rPr>
      </w:pPr>
      <w:r>
        <w:rPr>
          <w:rFonts w:asciiTheme="majorHAnsi" w:hAnsiTheme="majorHAnsi"/>
          <w:noProof/>
          <w:lang w:val="en-US"/>
        </w:rPr>
        <w:drawing>
          <wp:inline distT="0" distB="0" distL="0" distR="0" wp14:anchorId="35808B73" wp14:editId="1F727BBE">
            <wp:extent cx="5273040" cy="3512185"/>
            <wp:effectExtent l="0" t="0" r="10160" b="0"/>
            <wp:docPr id="9" name="Picture 9" descr="Macintosh HD:Users:andrew:Pictures:iPhoto Library:Masters:2013:02:26:20130226-153920:IMG_7684-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drew:Pictures:iPhoto Library:Masters:2013:02:26:20130226-153920:IMG_7684-2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040" cy="3512185"/>
                    </a:xfrm>
                    <a:prstGeom prst="rect">
                      <a:avLst/>
                    </a:prstGeom>
                    <a:noFill/>
                    <a:ln>
                      <a:noFill/>
                    </a:ln>
                  </pic:spPr>
                </pic:pic>
              </a:graphicData>
            </a:graphic>
          </wp:inline>
        </w:drawing>
      </w:r>
    </w:p>
    <w:p w14:paraId="261C4280" w14:textId="77777777" w:rsidR="00AF1286" w:rsidRDefault="00AF1286" w:rsidP="00AF1286">
      <w:pPr>
        <w:rPr>
          <w:rFonts w:asciiTheme="majorHAnsi" w:hAnsiTheme="majorHAnsi"/>
        </w:rPr>
      </w:pPr>
    </w:p>
    <w:p w14:paraId="252FF202" w14:textId="77777777" w:rsidR="00AF1286" w:rsidRDefault="00AF1286" w:rsidP="00AF1286">
      <w:pPr>
        <w:rPr>
          <w:rFonts w:asciiTheme="majorHAnsi" w:hAnsiTheme="majorHAnsi"/>
        </w:rPr>
      </w:pPr>
      <w:r>
        <w:rPr>
          <w:rFonts w:asciiTheme="majorHAnsi" w:hAnsiTheme="majorHAnsi"/>
        </w:rPr>
        <w:t>A Peek field worker examining a patient’s retina in the validation clinic in Kenya</w:t>
      </w:r>
    </w:p>
    <w:p w14:paraId="3B63F179" w14:textId="77777777" w:rsidR="00AF1286" w:rsidRDefault="00AF1286" w:rsidP="00AF1286">
      <w:pPr>
        <w:rPr>
          <w:rFonts w:asciiTheme="majorHAnsi" w:hAnsiTheme="majorHAnsi"/>
        </w:rPr>
      </w:pPr>
    </w:p>
    <w:p w14:paraId="04337206" w14:textId="77777777" w:rsidR="004C2CAF" w:rsidRDefault="004C2CAF" w:rsidP="0005695F">
      <w:pPr>
        <w:jc w:val="both"/>
        <w:rPr>
          <w:rFonts w:asciiTheme="majorHAnsi" w:hAnsiTheme="majorHAnsi"/>
        </w:rPr>
      </w:pPr>
      <w:r>
        <w:rPr>
          <w:rFonts w:asciiTheme="majorHAnsi" w:hAnsiTheme="majorHAnsi"/>
        </w:rPr>
        <w:br w:type="page"/>
      </w:r>
    </w:p>
    <w:p w14:paraId="44A9F319" w14:textId="77777777" w:rsidR="00AF1286" w:rsidRPr="00AF1286" w:rsidRDefault="00AF1286" w:rsidP="0005695F">
      <w:pPr>
        <w:jc w:val="both"/>
        <w:rPr>
          <w:rFonts w:asciiTheme="majorHAnsi" w:hAnsiTheme="majorHAnsi"/>
          <w:b/>
        </w:rPr>
      </w:pPr>
      <w:r w:rsidRPr="00AF1286">
        <w:rPr>
          <w:rFonts w:asciiTheme="majorHAnsi" w:hAnsiTheme="majorHAnsi"/>
          <w:b/>
        </w:rPr>
        <w:t>References</w:t>
      </w:r>
      <w:r>
        <w:rPr>
          <w:rFonts w:asciiTheme="majorHAnsi" w:hAnsiTheme="majorHAnsi"/>
          <w:b/>
        </w:rPr>
        <w:t>:</w:t>
      </w:r>
    </w:p>
    <w:p w14:paraId="46DFD249" w14:textId="77777777" w:rsidR="004C2CAF" w:rsidRDefault="004C2CAF" w:rsidP="0005695F">
      <w:pPr>
        <w:jc w:val="both"/>
        <w:rPr>
          <w:rFonts w:asciiTheme="majorHAnsi" w:hAnsiTheme="majorHAnsi"/>
        </w:rPr>
      </w:pPr>
    </w:p>
    <w:p w14:paraId="139309F2" w14:textId="77777777" w:rsidR="002460C3" w:rsidRPr="009B36ED" w:rsidRDefault="0005695F" w:rsidP="002460C3">
      <w:pPr>
        <w:pStyle w:val="EndNoteBibliography"/>
        <w:ind w:left="720" w:hanging="720"/>
        <w:rPr>
          <w:rFonts w:asciiTheme="majorHAnsi" w:hAnsiTheme="majorHAnsi"/>
          <w:noProof/>
          <w:sz w:val="20"/>
          <w:szCs w:val="20"/>
        </w:rPr>
      </w:pPr>
      <w:r w:rsidRPr="009B36ED">
        <w:rPr>
          <w:rFonts w:asciiTheme="majorHAnsi" w:hAnsiTheme="majorHAnsi"/>
          <w:sz w:val="20"/>
          <w:szCs w:val="20"/>
        </w:rPr>
        <w:fldChar w:fldCharType="begin"/>
      </w:r>
      <w:r w:rsidRPr="009B36ED">
        <w:rPr>
          <w:rFonts w:asciiTheme="majorHAnsi" w:hAnsiTheme="majorHAnsi"/>
          <w:sz w:val="20"/>
          <w:szCs w:val="20"/>
        </w:rPr>
        <w:instrText xml:space="preserve"> ADDIN EN.REFLIST </w:instrText>
      </w:r>
      <w:r w:rsidRPr="009B36ED">
        <w:rPr>
          <w:rFonts w:asciiTheme="majorHAnsi" w:hAnsiTheme="majorHAnsi"/>
          <w:sz w:val="20"/>
          <w:szCs w:val="20"/>
        </w:rPr>
        <w:fldChar w:fldCharType="separate"/>
      </w:r>
      <w:r w:rsidR="002460C3" w:rsidRPr="009B36ED">
        <w:rPr>
          <w:rFonts w:asciiTheme="majorHAnsi" w:hAnsiTheme="majorHAnsi"/>
          <w:noProof/>
          <w:sz w:val="20"/>
          <w:szCs w:val="20"/>
        </w:rPr>
        <w:t>1. Bastawrous A, Mathenge W, Peto T, et al. The Nakuru eye disease cohort study: methodology &amp; rationale. BMC Ophthalmol 2014;</w:t>
      </w:r>
      <w:r w:rsidR="002460C3" w:rsidRPr="009B36ED">
        <w:rPr>
          <w:rFonts w:asciiTheme="majorHAnsi" w:hAnsiTheme="majorHAnsi"/>
          <w:b/>
          <w:noProof/>
          <w:sz w:val="20"/>
          <w:szCs w:val="20"/>
        </w:rPr>
        <w:t>14</w:t>
      </w:r>
      <w:r w:rsidR="002460C3" w:rsidRPr="009B36ED">
        <w:rPr>
          <w:rFonts w:asciiTheme="majorHAnsi" w:hAnsiTheme="majorHAnsi"/>
          <w:noProof/>
          <w:sz w:val="20"/>
          <w:szCs w:val="20"/>
        </w:rPr>
        <w:t>(1):60.</w:t>
      </w:r>
    </w:p>
    <w:p w14:paraId="0AF15113" w14:textId="77777777" w:rsidR="002460C3" w:rsidRPr="009B36ED" w:rsidRDefault="002460C3" w:rsidP="002460C3">
      <w:pPr>
        <w:pStyle w:val="EndNoteBibliography"/>
        <w:ind w:left="720" w:hanging="720"/>
        <w:rPr>
          <w:rFonts w:asciiTheme="majorHAnsi" w:hAnsiTheme="majorHAnsi"/>
          <w:noProof/>
          <w:sz w:val="20"/>
          <w:szCs w:val="20"/>
        </w:rPr>
      </w:pPr>
      <w:r w:rsidRPr="009B36ED">
        <w:rPr>
          <w:rFonts w:asciiTheme="majorHAnsi" w:hAnsiTheme="majorHAnsi"/>
          <w:noProof/>
          <w:sz w:val="20"/>
          <w:szCs w:val="20"/>
        </w:rPr>
        <w:t>2. Bastawrous A, Hennig BD. The global inverse care law: a distorted map of blindness. The British journal of ophthalmology 2012.</w:t>
      </w:r>
    </w:p>
    <w:p w14:paraId="66BFF64E" w14:textId="77777777" w:rsidR="002460C3" w:rsidRPr="009B36ED" w:rsidRDefault="002460C3" w:rsidP="002460C3">
      <w:pPr>
        <w:pStyle w:val="EndNoteBibliography"/>
        <w:ind w:left="720" w:hanging="720"/>
        <w:rPr>
          <w:rFonts w:asciiTheme="majorHAnsi" w:hAnsiTheme="majorHAnsi"/>
          <w:noProof/>
          <w:sz w:val="20"/>
          <w:szCs w:val="20"/>
        </w:rPr>
      </w:pPr>
      <w:r w:rsidRPr="009B36ED">
        <w:rPr>
          <w:rFonts w:asciiTheme="majorHAnsi" w:hAnsiTheme="majorHAnsi"/>
          <w:noProof/>
          <w:sz w:val="20"/>
          <w:szCs w:val="20"/>
        </w:rPr>
        <w:t>3. Bastawrous A, Hennig BD, L LI. mHealth Possibilities in a Changing World. Distribution of Global Cell Phone Subscriptions. Journal of Mobile Technology in Medicine 2013;</w:t>
      </w:r>
      <w:r w:rsidRPr="009B36ED">
        <w:rPr>
          <w:rFonts w:asciiTheme="majorHAnsi" w:hAnsiTheme="majorHAnsi"/>
          <w:b/>
          <w:noProof/>
          <w:sz w:val="20"/>
          <w:szCs w:val="20"/>
        </w:rPr>
        <w:t>2</w:t>
      </w:r>
      <w:r w:rsidRPr="009B36ED">
        <w:rPr>
          <w:rFonts w:asciiTheme="majorHAnsi" w:hAnsiTheme="majorHAnsi"/>
          <w:noProof/>
          <w:sz w:val="20"/>
          <w:szCs w:val="20"/>
        </w:rPr>
        <w:t>(1):22-25.</w:t>
      </w:r>
    </w:p>
    <w:p w14:paraId="6D58F536" w14:textId="77777777" w:rsidR="002460C3" w:rsidRPr="009B36ED" w:rsidRDefault="002460C3" w:rsidP="002460C3">
      <w:pPr>
        <w:pStyle w:val="EndNoteBibliography"/>
        <w:ind w:left="720" w:hanging="720"/>
        <w:rPr>
          <w:rFonts w:asciiTheme="majorHAnsi" w:hAnsiTheme="majorHAnsi"/>
          <w:noProof/>
          <w:sz w:val="20"/>
          <w:szCs w:val="20"/>
        </w:rPr>
      </w:pPr>
      <w:r w:rsidRPr="009B36ED">
        <w:rPr>
          <w:rFonts w:asciiTheme="majorHAnsi" w:hAnsiTheme="majorHAnsi"/>
          <w:noProof/>
          <w:sz w:val="20"/>
          <w:szCs w:val="20"/>
        </w:rPr>
        <w:t>4. Bastawrous A, Rono HK, Livingstone IA, et al. Development and Validation of a Smartphone-Based Visual Acuity Test (Peek Acuity) for Clinical Practice and Community-Based Fieldwork. JAMA ophthalmology 2015.</w:t>
      </w:r>
    </w:p>
    <w:p w14:paraId="08C40185" w14:textId="77777777" w:rsidR="002460C3" w:rsidRPr="009B36ED" w:rsidRDefault="002460C3" w:rsidP="002460C3">
      <w:pPr>
        <w:pStyle w:val="EndNoteBibliography"/>
        <w:ind w:left="720" w:hanging="720"/>
        <w:rPr>
          <w:rFonts w:asciiTheme="majorHAnsi" w:hAnsiTheme="majorHAnsi"/>
          <w:noProof/>
          <w:sz w:val="20"/>
          <w:szCs w:val="20"/>
        </w:rPr>
      </w:pPr>
      <w:r w:rsidRPr="009B36ED">
        <w:rPr>
          <w:rFonts w:asciiTheme="majorHAnsi" w:hAnsiTheme="majorHAnsi"/>
          <w:noProof/>
          <w:sz w:val="20"/>
          <w:szCs w:val="20"/>
        </w:rPr>
        <w:t>5. Bastawrous A, Giardini ME, Bolster NM, et al. Clinical Validation of a Smartphone-Based Adapter for Optic Disc Imaging in Kenya. JAMA ophthalmology 2015:1-8.</w:t>
      </w:r>
    </w:p>
    <w:p w14:paraId="627B0A2E" w14:textId="77777777" w:rsidR="002460C3" w:rsidRPr="009B36ED" w:rsidRDefault="002460C3" w:rsidP="002460C3">
      <w:pPr>
        <w:pStyle w:val="EndNoteBibliography"/>
        <w:ind w:left="720" w:hanging="720"/>
        <w:rPr>
          <w:rFonts w:asciiTheme="majorHAnsi" w:hAnsiTheme="majorHAnsi"/>
          <w:noProof/>
          <w:sz w:val="20"/>
          <w:szCs w:val="20"/>
        </w:rPr>
      </w:pPr>
      <w:r w:rsidRPr="009B36ED">
        <w:rPr>
          <w:rFonts w:asciiTheme="majorHAnsi" w:hAnsiTheme="majorHAnsi"/>
          <w:noProof/>
          <w:sz w:val="20"/>
          <w:szCs w:val="20"/>
        </w:rPr>
        <w:t>6. Pascolini D, Mariotti SP. Global estimates of visual impairment: 2010. The British journal of ophthalmology 2011.</w:t>
      </w:r>
    </w:p>
    <w:p w14:paraId="25426FC3" w14:textId="77777777" w:rsidR="0005695F" w:rsidRPr="0005695F" w:rsidRDefault="0005695F" w:rsidP="0005695F">
      <w:pPr>
        <w:jc w:val="both"/>
        <w:rPr>
          <w:rFonts w:asciiTheme="majorHAnsi" w:hAnsiTheme="majorHAnsi"/>
        </w:rPr>
      </w:pPr>
      <w:r w:rsidRPr="009B36ED">
        <w:rPr>
          <w:rFonts w:asciiTheme="majorHAnsi" w:hAnsiTheme="majorHAnsi"/>
          <w:sz w:val="20"/>
          <w:szCs w:val="20"/>
        </w:rPr>
        <w:fldChar w:fldCharType="end"/>
      </w:r>
    </w:p>
    <w:sectPr w:rsidR="0005695F" w:rsidRPr="0005695F" w:rsidSect="00003E0D">
      <w:footerReference w:type="even" r:id="rId16"/>
      <w:foot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8CE57" w14:textId="77777777" w:rsidR="00AF1286" w:rsidRDefault="00AF1286" w:rsidP="00AF1286">
      <w:r>
        <w:separator/>
      </w:r>
    </w:p>
  </w:endnote>
  <w:endnote w:type="continuationSeparator" w:id="0">
    <w:p w14:paraId="0EDEE95D" w14:textId="77777777" w:rsidR="00AF1286" w:rsidRDefault="00AF1286" w:rsidP="00AF1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0D142" w14:textId="77777777" w:rsidR="00AF1286" w:rsidRDefault="00AF1286" w:rsidP="00E908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88BAA0" w14:textId="77777777" w:rsidR="00AF1286" w:rsidRDefault="00AF1286" w:rsidP="00AF12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CFEA4" w14:textId="77777777" w:rsidR="00AF1286" w:rsidRPr="00AF1286" w:rsidRDefault="00AF1286" w:rsidP="00AF1286">
    <w:pPr>
      <w:pStyle w:val="Footer"/>
      <w:framePr w:wrap="around" w:vAnchor="text" w:hAnchor="page" w:x="9901" w:y="-10"/>
      <w:rPr>
        <w:rStyle w:val="PageNumber"/>
        <w:rFonts w:asciiTheme="majorHAnsi" w:hAnsiTheme="majorHAnsi"/>
        <w:sz w:val="18"/>
        <w:szCs w:val="18"/>
      </w:rPr>
    </w:pPr>
    <w:r w:rsidRPr="00AF1286">
      <w:rPr>
        <w:rStyle w:val="PageNumber"/>
        <w:rFonts w:asciiTheme="majorHAnsi" w:hAnsiTheme="majorHAnsi"/>
        <w:sz w:val="18"/>
        <w:szCs w:val="18"/>
      </w:rPr>
      <w:fldChar w:fldCharType="begin"/>
    </w:r>
    <w:r w:rsidRPr="00AF1286">
      <w:rPr>
        <w:rStyle w:val="PageNumber"/>
        <w:rFonts w:asciiTheme="majorHAnsi" w:hAnsiTheme="majorHAnsi"/>
        <w:sz w:val="18"/>
        <w:szCs w:val="18"/>
      </w:rPr>
      <w:instrText xml:space="preserve">PAGE  </w:instrText>
    </w:r>
    <w:r w:rsidRPr="00AF1286">
      <w:rPr>
        <w:rStyle w:val="PageNumber"/>
        <w:rFonts w:asciiTheme="majorHAnsi" w:hAnsiTheme="majorHAnsi"/>
        <w:sz w:val="18"/>
        <w:szCs w:val="18"/>
      </w:rPr>
      <w:fldChar w:fldCharType="separate"/>
    </w:r>
    <w:r w:rsidR="00A5184B">
      <w:rPr>
        <w:rStyle w:val="PageNumber"/>
        <w:rFonts w:asciiTheme="majorHAnsi" w:hAnsiTheme="majorHAnsi"/>
        <w:noProof/>
        <w:sz w:val="18"/>
        <w:szCs w:val="18"/>
      </w:rPr>
      <w:t>1</w:t>
    </w:r>
    <w:r w:rsidRPr="00AF1286">
      <w:rPr>
        <w:rStyle w:val="PageNumber"/>
        <w:rFonts w:asciiTheme="majorHAnsi" w:hAnsiTheme="majorHAnsi"/>
        <w:sz w:val="18"/>
        <w:szCs w:val="18"/>
      </w:rPr>
      <w:fldChar w:fldCharType="end"/>
    </w:r>
  </w:p>
  <w:p w14:paraId="7C01C83E" w14:textId="77777777" w:rsidR="00AF1286" w:rsidRDefault="00AF1286" w:rsidP="00AF12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01EE03" w14:textId="77777777" w:rsidR="00AF1286" w:rsidRDefault="00AF1286" w:rsidP="00AF1286">
      <w:r>
        <w:separator/>
      </w:r>
    </w:p>
  </w:footnote>
  <w:footnote w:type="continuationSeparator" w:id="0">
    <w:p w14:paraId="16C78F5F" w14:textId="77777777" w:rsidR="00AF1286" w:rsidRDefault="00AF1286" w:rsidP="00AF12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rtw0tzm2vzdzeez5cvvprkdf22wtp000rp&quot;&gt;Epidemiology Eye Disease&lt;record-ids&gt;&lt;item&gt;907&lt;/item&gt;&lt;item&gt;999&lt;/item&gt;&lt;item&gt;1089&lt;/item&gt;&lt;item&gt;1098&lt;/item&gt;&lt;item&gt;1185&lt;/item&gt;&lt;item&gt;1187&lt;/item&gt;&lt;/record-ids&gt;&lt;/item&gt;&lt;/Libraries&gt;"/>
  </w:docVars>
  <w:rsids>
    <w:rsidRoot w:val="0005695F"/>
    <w:rsid w:val="00003E0D"/>
    <w:rsid w:val="0005695F"/>
    <w:rsid w:val="002460C3"/>
    <w:rsid w:val="0034440D"/>
    <w:rsid w:val="004C2CAF"/>
    <w:rsid w:val="008526C7"/>
    <w:rsid w:val="009B36ED"/>
    <w:rsid w:val="00A5184B"/>
    <w:rsid w:val="00AF1286"/>
    <w:rsid w:val="00CF6D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7496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5695F"/>
    <w:pPr>
      <w:jc w:val="center"/>
    </w:pPr>
    <w:rPr>
      <w:rFonts w:ascii="Cambria" w:hAnsi="Cambria"/>
      <w:lang w:val="en-US"/>
    </w:rPr>
  </w:style>
  <w:style w:type="paragraph" w:customStyle="1" w:styleId="EndNoteBibliography">
    <w:name w:val="EndNote Bibliography"/>
    <w:basedOn w:val="Normal"/>
    <w:rsid w:val="0005695F"/>
    <w:rPr>
      <w:rFonts w:ascii="Cambria" w:hAnsi="Cambria"/>
      <w:lang w:val="en-US"/>
    </w:rPr>
  </w:style>
  <w:style w:type="paragraph" w:styleId="BalloonText">
    <w:name w:val="Balloon Text"/>
    <w:basedOn w:val="Normal"/>
    <w:link w:val="BalloonTextChar"/>
    <w:uiPriority w:val="99"/>
    <w:semiHidden/>
    <w:unhideWhenUsed/>
    <w:rsid w:val="008526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26C7"/>
    <w:rPr>
      <w:rFonts w:ascii="Lucida Grande" w:hAnsi="Lucida Grande" w:cs="Lucida Grande"/>
      <w:sz w:val="18"/>
      <w:szCs w:val="18"/>
    </w:rPr>
  </w:style>
  <w:style w:type="paragraph" w:styleId="Footer">
    <w:name w:val="footer"/>
    <w:basedOn w:val="Normal"/>
    <w:link w:val="FooterChar"/>
    <w:uiPriority w:val="99"/>
    <w:unhideWhenUsed/>
    <w:rsid w:val="00AF1286"/>
    <w:pPr>
      <w:tabs>
        <w:tab w:val="center" w:pos="4320"/>
        <w:tab w:val="right" w:pos="8640"/>
      </w:tabs>
    </w:pPr>
  </w:style>
  <w:style w:type="character" w:customStyle="1" w:styleId="FooterChar">
    <w:name w:val="Footer Char"/>
    <w:basedOn w:val="DefaultParagraphFont"/>
    <w:link w:val="Footer"/>
    <w:uiPriority w:val="99"/>
    <w:rsid w:val="00AF1286"/>
  </w:style>
  <w:style w:type="character" w:styleId="PageNumber">
    <w:name w:val="page number"/>
    <w:basedOn w:val="DefaultParagraphFont"/>
    <w:uiPriority w:val="99"/>
    <w:semiHidden/>
    <w:unhideWhenUsed/>
    <w:rsid w:val="00AF1286"/>
  </w:style>
  <w:style w:type="paragraph" w:styleId="Header">
    <w:name w:val="header"/>
    <w:basedOn w:val="Normal"/>
    <w:link w:val="HeaderChar"/>
    <w:uiPriority w:val="99"/>
    <w:unhideWhenUsed/>
    <w:rsid w:val="00AF1286"/>
    <w:pPr>
      <w:tabs>
        <w:tab w:val="center" w:pos="4320"/>
        <w:tab w:val="right" w:pos="8640"/>
      </w:tabs>
    </w:pPr>
  </w:style>
  <w:style w:type="character" w:customStyle="1" w:styleId="HeaderChar">
    <w:name w:val="Header Char"/>
    <w:basedOn w:val="DefaultParagraphFont"/>
    <w:link w:val="Header"/>
    <w:uiPriority w:val="99"/>
    <w:rsid w:val="00AF128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5695F"/>
    <w:pPr>
      <w:jc w:val="center"/>
    </w:pPr>
    <w:rPr>
      <w:rFonts w:ascii="Cambria" w:hAnsi="Cambria"/>
      <w:lang w:val="en-US"/>
    </w:rPr>
  </w:style>
  <w:style w:type="paragraph" w:customStyle="1" w:styleId="EndNoteBibliography">
    <w:name w:val="EndNote Bibliography"/>
    <w:basedOn w:val="Normal"/>
    <w:rsid w:val="0005695F"/>
    <w:rPr>
      <w:rFonts w:ascii="Cambria" w:hAnsi="Cambria"/>
      <w:lang w:val="en-US"/>
    </w:rPr>
  </w:style>
  <w:style w:type="paragraph" w:styleId="BalloonText">
    <w:name w:val="Balloon Text"/>
    <w:basedOn w:val="Normal"/>
    <w:link w:val="BalloonTextChar"/>
    <w:uiPriority w:val="99"/>
    <w:semiHidden/>
    <w:unhideWhenUsed/>
    <w:rsid w:val="008526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26C7"/>
    <w:rPr>
      <w:rFonts w:ascii="Lucida Grande" w:hAnsi="Lucida Grande" w:cs="Lucida Grande"/>
      <w:sz w:val="18"/>
      <w:szCs w:val="18"/>
    </w:rPr>
  </w:style>
  <w:style w:type="paragraph" w:styleId="Footer">
    <w:name w:val="footer"/>
    <w:basedOn w:val="Normal"/>
    <w:link w:val="FooterChar"/>
    <w:uiPriority w:val="99"/>
    <w:unhideWhenUsed/>
    <w:rsid w:val="00AF1286"/>
    <w:pPr>
      <w:tabs>
        <w:tab w:val="center" w:pos="4320"/>
        <w:tab w:val="right" w:pos="8640"/>
      </w:tabs>
    </w:pPr>
  </w:style>
  <w:style w:type="character" w:customStyle="1" w:styleId="FooterChar">
    <w:name w:val="Footer Char"/>
    <w:basedOn w:val="DefaultParagraphFont"/>
    <w:link w:val="Footer"/>
    <w:uiPriority w:val="99"/>
    <w:rsid w:val="00AF1286"/>
  </w:style>
  <w:style w:type="character" w:styleId="PageNumber">
    <w:name w:val="page number"/>
    <w:basedOn w:val="DefaultParagraphFont"/>
    <w:uiPriority w:val="99"/>
    <w:semiHidden/>
    <w:unhideWhenUsed/>
    <w:rsid w:val="00AF1286"/>
  </w:style>
  <w:style w:type="paragraph" w:styleId="Header">
    <w:name w:val="header"/>
    <w:basedOn w:val="Normal"/>
    <w:link w:val="HeaderChar"/>
    <w:uiPriority w:val="99"/>
    <w:unhideWhenUsed/>
    <w:rsid w:val="00AF1286"/>
    <w:pPr>
      <w:tabs>
        <w:tab w:val="center" w:pos="4320"/>
        <w:tab w:val="right" w:pos="8640"/>
      </w:tabs>
    </w:pPr>
  </w:style>
  <w:style w:type="character" w:customStyle="1" w:styleId="HeaderChar">
    <w:name w:val="Header Char"/>
    <w:basedOn w:val="DefaultParagraphFont"/>
    <w:link w:val="Header"/>
    <w:uiPriority w:val="99"/>
    <w:rsid w:val="00AF1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764</Words>
  <Characters>10057</Characters>
  <Application>Microsoft Macintosh Word</Application>
  <DocSecurity>0</DocSecurity>
  <Lines>83</Lines>
  <Paragraphs>23</Paragraphs>
  <ScaleCrop>false</ScaleCrop>
  <Company>LSHTM/Peek</Company>
  <LinksUpToDate>false</LinksUpToDate>
  <CharactersWithSpaces>11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astawrous</dc:creator>
  <cp:keywords/>
  <dc:description/>
  <cp:lastModifiedBy>Andrew Bastawrous</cp:lastModifiedBy>
  <cp:revision>2</cp:revision>
  <dcterms:created xsi:type="dcterms:W3CDTF">2016-03-13T08:00:00Z</dcterms:created>
  <dcterms:modified xsi:type="dcterms:W3CDTF">2016-03-13T08:00:00Z</dcterms:modified>
</cp:coreProperties>
</file>